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49DF0CD" w14:textId="0D585308" w:rsidR="00B919A8" w:rsidRPr="0038205D" w:rsidRDefault="00B919A8" w:rsidP="00C06230">
      <w:pPr>
        <w:adjustRightInd w:val="0"/>
        <w:snapToGrid w:val="0"/>
        <w:spacing w:line="360" w:lineRule="auto"/>
        <w:jc w:val="left"/>
        <w:rPr>
          <w:rFonts w:ascii="Book Antiqua" w:eastAsia="Times New Roman" w:hAnsi="Book Antiqua" w:cs="宋体"/>
          <w:b/>
          <w:i/>
          <w:color w:val="000000" w:themeColor="text1"/>
          <w:sz w:val="24"/>
          <w:szCs w:val="24"/>
        </w:rPr>
      </w:pPr>
      <w:bookmarkStart w:id="0" w:name="OLE_LINK17"/>
      <w:bookmarkStart w:id="1" w:name="OLE_LINK18"/>
      <w:bookmarkStart w:id="2" w:name="OLE_LINK22"/>
      <w:bookmarkStart w:id="3" w:name="OLE_LINK371"/>
      <w:bookmarkStart w:id="4" w:name="OLE_LINK423"/>
      <w:bookmarkStart w:id="5" w:name="OLE_LINK77"/>
      <w:bookmarkStart w:id="6" w:name="OLE_LINK435"/>
      <w:bookmarkStart w:id="7" w:name="OLE_LINK112"/>
      <w:r w:rsidRPr="0038205D">
        <w:rPr>
          <w:rFonts w:ascii="Book Antiqua" w:eastAsia="Times New Roman" w:hAnsi="Book Antiqua" w:cs="宋体"/>
          <w:b/>
          <w:color w:val="000000" w:themeColor="text1"/>
          <w:sz w:val="24"/>
          <w:szCs w:val="24"/>
        </w:rPr>
        <w:t xml:space="preserve">Name of Journal: </w:t>
      </w:r>
      <w:r w:rsidR="00C87DB3" w:rsidRPr="0038205D">
        <w:rPr>
          <w:rFonts w:ascii="Book Antiqua" w:eastAsia="Times New Roman" w:hAnsi="Book Antiqua" w:cs="宋体"/>
          <w:b/>
          <w:i/>
          <w:color w:val="000000" w:themeColor="text1"/>
          <w:sz w:val="24"/>
          <w:szCs w:val="24"/>
        </w:rPr>
        <w:t>World Journal of Gastroenterology</w:t>
      </w:r>
    </w:p>
    <w:p w14:paraId="2A2BBBDF" w14:textId="461C760C" w:rsidR="00B919A8" w:rsidRPr="0038205D" w:rsidRDefault="00B919A8" w:rsidP="00C06230">
      <w:pPr>
        <w:adjustRightInd w:val="0"/>
        <w:snapToGrid w:val="0"/>
        <w:spacing w:line="360" w:lineRule="auto"/>
        <w:jc w:val="left"/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</w:pPr>
      <w:r w:rsidRPr="0038205D">
        <w:rPr>
          <w:rFonts w:ascii="Book Antiqua" w:eastAsia="Times New Roman" w:hAnsi="Book Antiqua"/>
          <w:b/>
          <w:bCs/>
          <w:color w:val="000000" w:themeColor="text1"/>
          <w:sz w:val="24"/>
          <w:szCs w:val="24"/>
        </w:rPr>
        <w:t>Manuscript NO</w:t>
      </w:r>
      <w:r w:rsidRPr="0038205D"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  <w:t xml:space="preserve">: </w:t>
      </w:r>
      <w:r w:rsidR="008D575A" w:rsidRPr="0038205D">
        <w:rPr>
          <w:rFonts w:ascii="Book Antiqua" w:hAnsi="Book Antiqua" w:cs="Arial"/>
          <w:b/>
          <w:color w:val="000000" w:themeColor="text1"/>
          <w:sz w:val="24"/>
          <w:szCs w:val="24"/>
          <w:lang w:val="en"/>
        </w:rPr>
        <w:t>47325</w:t>
      </w:r>
    </w:p>
    <w:p w14:paraId="6AD313DB" w14:textId="36FF125A" w:rsidR="00B919A8" w:rsidRPr="0038205D" w:rsidRDefault="00B919A8" w:rsidP="00C06230">
      <w:pPr>
        <w:snapToGrid w:val="0"/>
        <w:spacing w:line="360" w:lineRule="auto"/>
        <w:jc w:val="left"/>
        <w:rPr>
          <w:rFonts w:ascii="Book Antiqua" w:hAnsi="Book Antiqua"/>
          <w:b/>
          <w:color w:val="000000" w:themeColor="text1"/>
          <w:sz w:val="24"/>
          <w:szCs w:val="24"/>
        </w:rPr>
      </w:pPr>
      <w:r w:rsidRPr="0038205D">
        <w:rPr>
          <w:rFonts w:ascii="Book Antiqua" w:hAnsi="Book Antiqua"/>
          <w:b/>
          <w:color w:val="000000" w:themeColor="text1"/>
          <w:sz w:val="24"/>
          <w:szCs w:val="24"/>
          <w:shd w:val="clear" w:color="auto" w:fill="FFFFFF"/>
        </w:rPr>
        <w:t>Manuscript Type</w:t>
      </w:r>
      <w:r w:rsidRPr="0038205D">
        <w:rPr>
          <w:rFonts w:ascii="Book Antiqua" w:hAnsi="Book Antiqua"/>
          <w:b/>
          <w:color w:val="000000" w:themeColor="text1"/>
          <w:sz w:val="24"/>
          <w:szCs w:val="24"/>
        </w:rPr>
        <w:t>:</w:t>
      </w:r>
      <w:r w:rsidR="008D575A" w:rsidRPr="0038205D">
        <w:rPr>
          <w:rFonts w:ascii="Book Antiqua" w:hAnsi="Book Antiqua"/>
          <w:b/>
          <w:color w:val="000000" w:themeColor="text1"/>
          <w:sz w:val="24"/>
          <w:szCs w:val="24"/>
        </w:rPr>
        <w:t xml:space="preserve"> </w:t>
      </w:r>
      <w:r w:rsidR="0085511C" w:rsidRPr="0038205D">
        <w:rPr>
          <w:rFonts w:ascii="Book Antiqua" w:hAnsi="Book Antiqua"/>
          <w:b/>
          <w:color w:val="000000" w:themeColor="text1"/>
          <w:sz w:val="24"/>
          <w:szCs w:val="24"/>
        </w:rPr>
        <w:t>ORIGINAL ARTICLE</w:t>
      </w:r>
    </w:p>
    <w:bookmarkEnd w:id="0"/>
    <w:bookmarkEnd w:id="1"/>
    <w:bookmarkEnd w:id="2"/>
    <w:bookmarkEnd w:id="3"/>
    <w:bookmarkEnd w:id="4"/>
    <w:bookmarkEnd w:id="5"/>
    <w:bookmarkEnd w:id="6"/>
    <w:bookmarkEnd w:id="7"/>
    <w:p w14:paraId="3EAD9B17" w14:textId="36519A80" w:rsidR="00B919A8" w:rsidRPr="0038205D" w:rsidRDefault="00B919A8" w:rsidP="00C06230">
      <w:pPr>
        <w:spacing w:line="360" w:lineRule="auto"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73A0F3AB" w14:textId="603A1B21" w:rsidR="0085511C" w:rsidRPr="0038205D" w:rsidRDefault="0085511C" w:rsidP="00C06230">
      <w:pPr>
        <w:spacing w:line="360" w:lineRule="auto"/>
        <w:jc w:val="left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38205D">
        <w:rPr>
          <w:rFonts w:ascii="Book Antiqua" w:hAnsi="Book Antiqua"/>
          <w:b/>
          <w:i/>
          <w:color w:val="000000" w:themeColor="text1"/>
          <w:sz w:val="24"/>
          <w:szCs w:val="24"/>
        </w:rPr>
        <w:t>Observational Study</w:t>
      </w:r>
    </w:p>
    <w:p w14:paraId="252395CD" w14:textId="4A92A7B7" w:rsidR="001941C8" w:rsidRPr="0038205D" w:rsidRDefault="00C26CD0" w:rsidP="00C06230">
      <w:pPr>
        <w:spacing w:line="360" w:lineRule="auto"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8" w:name="OLE_LINK96"/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Effect of</w:t>
      </w:r>
      <w:r w:rsidR="00F17A43"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="00F17A43"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Blumgart</w:t>
      </w:r>
      <w:proofErr w:type="spellEnd"/>
      <w:r w:rsidR="00F17A43"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85511C"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anastomosis in reducing the incidence rate of pancreatic fistula </w:t>
      </w:r>
      <w:r w:rsidR="00B62DC7"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after </w:t>
      </w:r>
      <w:proofErr w:type="spellStart"/>
      <w:r w:rsidR="0085511C"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pancreatoduodenectomy</w:t>
      </w:r>
      <w:proofErr w:type="spellEnd"/>
    </w:p>
    <w:bookmarkEnd w:id="8"/>
    <w:p w14:paraId="6136A825" w14:textId="77777777" w:rsidR="00D47FF0" w:rsidRPr="0038205D" w:rsidRDefault="00D47FF0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8DD8902" w14:textId="0170103E" w:rsidR="00B919A8" w:rsidRPr="0038205D" w:rsidRDefault="0085511C" w:rsidP="00C06230">
      <w:pPr>
        <w:spacing w:line="360" w:lineRule="auto"/>
        <w:jc w:val="left"/>
        <w:rPr>
          <w:rFonts w:ascii="Book Antiqua" w:hAnsi="Book Antiqua"/>
          <w:color w:val="000000" w:themeColor="text1"/>
          <w:sz w:val="24"/>
          <w:szCs w:val="24"/>
        </w:rPr>
      </w:pPr>
      <w:bookmarkStart w:id="9" w:name="_Hlk5627141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 YT </w:t>
      </w:r>
      <w:r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et al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bookmarkStart w:id="10" w:name="OLE_LINK97"/>
      <w:bookmarkStart w:id="11" w:name="OLE_LINK99"/>
      <w:proofErr w:type="spellStart"/>
      <w:r w:rsidR="008523BA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8523B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reduces postoperative pancreatic fistula</w:t>
      </w:r>
      <w:bookmarkEnd w:id="10"/>
      <w:bookmarkEnd w:id="11"/>
    </w:p>
    <w:bookmarkEnd w:id="9"/>
    <w:p w14:paraId="35DDC4FA" w14:textId="77777777" w:rsidR="00B919A8" w:rsidRPr="0038205D" w:rsidRDefault="00B919A8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7DA8DF4" w14:textId="1E89EE9E" w:rsidR="00D47FF0" w:rsidRPr="0038205D" w:rsidRDefault="00727A66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Ya</w:t>
      </w:r>
      <w:proofErr w:type="spellEnd"/>
      <w:r w:rsidR="0085511C" w:rsidRPr="0038205D">
        <w:rPr>
          <w:rFonts w:ascii="Book Antiqua" w:hAnsi="Book Antiqua" w:cs="Times New Roman"/>
          <w:color w:val="000000" w:themeColor="text1"/>
          <w:sz w:val="24"/>
          <w:szCs w:val="24"/>
        </w:rPr>
        <w:t>-T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ong Li</w:t>
      </w:r>
      <w:r w:rsidR="00E54CC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9C0661" w:rsidRPr="0038205D">
        <w:rPr>
          <w:rFonts w:ascii="Book Antiqua" w:hAnsi="Book Antiqua" w:cs="Times New Roman"/>
          <w:color w:val="000000" w:themeColor="text1"/>
          <w:sz w:val="24"/>
          <w:szCs w:val="24"/>
        </w:rPr>
        <w:t>Han</w:t>
      </w:r>
      <w:r w:rsidR="0085511C" w:rsidRPr="0038205D">
        <w:rPr>
          <w:rFonts w:ascii="Book Antiqua" w:hAnsi="Book Antiqua" w:cs="Times New Roman"/>
          <w:color w:val="000000" w:themeColor="text1"/>
          <w:sz w:val="24"/>
          <w:szCs w:val="24"/>
        </w:rPr>
        <w:t>-Y</w:t>
      </w:r>
      <w:r w:rsidR="009C066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u Zhang, </w:t>
      </w:r>
      <w:r w:rsidR="00673574" w:rsidRPr="0038205D">
        <w:rPr>
          <w:rFonts w:ascii="Book Antiqua" w:hAnsi="Book Antiqua" w:cs="Times New Roman"/>
          <w:color w:val="000000" w:themeColor="text1"/>
          <w:sz w:val="24"/>
          <w:szCs w:val="24"/>
        </w:rPr>
        <w:t>Cheng Xing, Cheng Ding</w:t>
      </w:r>
      <w:r w:rsidR="0067181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03173" w:rsidRPr="0038205D">
        <w:rPr>
          <w:rFonts w:ascii="Book Antiqua" w:hAnsi="Book Antiqua" w:cs="Times New Roman"/>
          <w:color w:val="000000" w:themeColor="text1"/>
          <w:sz w:val="24"/>
          <w:szCs w:val="24"/>
        </w:rPr>
        <w:t>Wen</w:t>
      </w:r>
      <w:r w:rsidR="0085511C" w:rsidRPr="0038205D">
        <w:rPr>
          <w:rFonts w:ascii="Book Antiqua" w:hAnsi="Book Antiqua" w:cs="Times New Roman"/>
          <w:color w:val="000000" w:themeColor="text1"/>
          <w:sz w:val="24"/>
          <w:szCs w:val="24"/>
        </w:rPr>
        <w:t>-M</w:t>
      </w:r>
      <w:r w:rsidR="00D0317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g Wu, </w:t>
      </w:r>
      <w:proofErr w:type="spellStart"/>
      <w:r w:rsidR="00F55709" w:rsidRPr="0038205D">
        <w:rPr>
          <w:rFonts w:ascii="Book Antiqua" w:hAnsi="Book Antiqua" w:cs="Times New Roman"/>
          <w:color w:val="000000" w:themeColor="text1"/>
          <w:sz w:val="24"/>
          <w:szCs w:val="24"/>
        </w:rPr>
        <w:t>Quan</w:t>
      </w:r>
      <w:proofErr w:type="spellEnd"/>
      <w:r w:rsidR="00F5570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ao</w:t>
      </w:r>
      <w:r w:rsidR="0067357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F55709" w:rsidRPr="0038205D">
        <w:rPr>
          <w:rFonts w:ascii="Book Antiqua" w:hAnsi="Book Antiqua" w:cs="Times New Roman"/>
          <w:color w:val="000000" w:themeColor="text1"/>
          <w:sz w:val="24"/>
          <w:szCs w:val="24"/>
        </w:rPr>
        <w:t>Tai</w:t>
      </w:r>
      <w:r w:rsidR="0085511C" w:rsidRPr="0038205D">
        <w:rPr>
          <w:rFonts w:ascii="Book Antiqua" w:hAnsi="Book Antiqua" w:cs="Times New Roman"/>
          <w:color w:val="000000" w:themeColor="text1"/>
          <w:sz w:val="24"/>
          <w:szCs w:val="24"/>
        </w:rPr>
        <w:t>-P</w:t>
      </w:r>
      <w:r w:rsidR="00F55709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g Zhang</w:t>
      </w:r>
      <w:r w:rsidR="0067357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54CC3" w:rsidRPr="0038205D">
        <w:rPr>
          <w:rFonts w:ascii="Book Antiqua" w:hAnsi="Book Antiqua" w:cs="Times New Roman"/>
          <w:color w:val="000000" w:themeColor="text1"/>
          <w:sz w:val="24"/>
          <w:szCs w:val="24"/>
        </w:rPr>
        <w:t>Yu</w:t>
      </w:r>
      <w:r w:rsidR="0085511C" w:rsidRPr="0038205D">
        <w:rPr>
          <w:rFonts w:ascii="Book Antiqua" w:hAnsi="Book Antiqua" w:cs="Times New Roman"/>
          <w:color w:val="000000" w:themeColor="text1"/>
          <w:sz w:val="24"/>
          <w:szCs w:val="24"/>
        </w:rPr>
        <w:t>-P</w:t>
      </w:r>
      <w:r w:rsidR="00E54CC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i Zhao, </w:t>
      </w:r>
      <w:proofErr w:type="spellStart"/>
      <w:r w:rsidR="00E54CC3" w:rsidRPr="0038205D">
        <w:rPr>
          <w:rFonts w:ascii="Book Antiqua" w:hAnsi="Book Antiqua" w:cs="Times New Roman"/>
          <w:color w:val="000000" w:themeColor="text1"/>
          <w:sz w:val="24"/>
          <w:szCs w:val="24"/>
        </w:rPr>
        <w:t>Meng</w:t>
      </w:r>
      <w:r w:rsidR="0085511C" w:rsidRPr="0038205D">
        <w:rPr>
          <w:rFonts w:ascii="Book Antiqua" w:hAnsi="Book Antiqua" w:cs="Times New Roman"/>
          <w:color w:val="000000" w:themeColor="text1"/>
          <w:sz w:val="24"/>
          <w:szCs w:val="24"/>
        </w:rPr>
        <w:t>-H</w:t>
      </w:r>
      <w:r w:rsidR="00E54CC3" w:rsidRPr="0038205D">
        <w:rPr>
          <w:rFonts w:ascii="Book Antiqua" w:hAnsi="Book Antiqua" w:cs="Times New Roman"/>
          <w:color w:val="000000" w:themeColor="text1"/>
          <w:sz w:val="24"/>
          <w:szCs w:val="24"/>
        </w:rPr>
        <w:t>ua</w:t>
      </w:r>
      <w:proofErr w:type="spellEnd"/>
      <w:r w:rsidR="00E54CC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i</w:t>
      </w:r>
    </w:p>
    <w:p w14:paraId="36848908" w14:textId="77777777" w:rsidR="00D47FF0" w:rsidRPr="0038205D" w:rsidRDefault="00D47FF0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589C503" w14:textId="5CFFA960" w:rsidR="00D47FF0" w:rsidRPr="0038205D" w:rsidRDefault="00781A19" w:rsidP="00C06230">
      <w:pPr>
        <w:spacing w:line="360" w:lineRule="auto"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proofErr w:type="spellStart"/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Ya</w:t>
      </w:r>
      <w:proofErr w:type="spellEnd"/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-Tong Li, Han-Yu Zhang, Cheng Xing, Cheng Ding, Wen-Ming Wu, </w:t>
      </w:r>
      <w:proofErr w:type="spellStart"/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Quan</w:t>
      </w:r>
      <w:proofErr w:type="spellEnd"/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Liao, Tai-Ping Zhang, Yu-Pei Zhao, </w:t>
      </w:r>
      <w:proofErr w:type="spellStart"/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Meng-Hua</w:t>
      </w:r>
      <w:proofErr w:type="spellEnd"/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Dai, </w:t>
      </w:r>
      <w:r w:rsidR="006A2D6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partment of General Surgery, Peking Union Medical College Hospital, </w:t>
      </w:r>
      <w:r w:rsidR="00476247" w:rsidRPr="0038205D">
        <w:rPr>
          <w:rFonts w:ascii="Book Antiqua" w:hAnsi="Book Antiqua" w:cs="Times New Roman"/>
          <w:color w:val="000000" w:themeColor="text1"/>
          <w:sz w:val="24"/>
          <w:szCs w:val="24"/>
        </w:rPr>
        <w:t>Beijing</w:t>
      </w:r>
      <w:r w:rsidR="00B919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7EA9" w:rsidRPr="0038205D">
        <w:rPr>
          <w:rFonts w:ascii="Book Antiqua" w:hAnsi="Book Antiqua"/>
          <w:color w:val="000000" w:themeColor="text1"/>
          <w:sz w:val="24"/>
          <w:szCs w:val="24"/>
        </w:rPr>
        <w:t>100730</w:t>
      </w:r>
      <w:r w:rsidR="00476247" w:rsidRPr="0038205D">
        <w:rPr>
          <w:rFonts w:ascii="Book Antiqua" w:hAnsi="Book Antiqua" w:cs="Times New Roman"/>
          <w:color w:val="000000" w:themeColor="text1"/>
          <w:sz w:val="24"/>
          <w:szCs w:val="24"/>
        </w:rPr>
        <w:t>, China</w:t>
      </w:r>
    </w:p>
    <w:p w14:paraId="117B49DD" w14:textId="31DBE6A7" w:rsidR="000C7AEF" w:rsidRPr="0038205D" w:rsidRDefault="000C7AEF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4E9111C" w14:textId="41F46E9A" w:rsidR="00EB6885" w:rsidRPr="0038205D" w:rsidRDefault="00EB6885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bCs/>
          <w:color w:val="000000"/>
          <w:sz w:val="24"/>
          <w:szCs w:val="24"/>
          <w:shd w:val="clear" w:color="auto" w:fill="FFFFFF"/>
        </w:rPr>
        <w:t>ORCID number</w:t>
      </w:r>
      <w:r w:rsidRPr="0038205D">
        <w:rPr>
          <w:rFonts w:ascii="Book Antiqua" w:eastAsia="宋体" w:hAnsi="Book Antiqua" w:cs="Times New Roman"/>
          <w:b/>
          <w:color w:val="000000"/>
          <w:sz w:val="24"/>
          <w:szCs w:val="24"/>
          <w:lang w:val="en-GB"/>
        </w:rPr>
        <w:t xml:space="preserve">: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Ya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-Tong Li (0000-0003-0011-1782); Han-Yu Zhang (0000-0003-2259-1721); Cheng Xing (0000-0002-4059-1939); Cheng Ding (0000-0002-5911-5588); Wen-Ming Wu (0000-0002-8695-0271);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Quan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iao (0000-0003-4703-7153); Tai-Ping Zhang (0000-0003-2191-2132); Yu-Pei Zhao (0000-0002-5974-8078); </w:t>
      </w:r>
      <w:bookmarkStart w:id="12" w:name="OLE_LINK75"/>
      <w:bookmarkStart w:id="13" w:name="OLE_LINK76"/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Meng-Hua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i </w:t>
      </w:r>
      <w:bookmarkEnd w:id="12"/>
      <w:bookmarkEnd w:id="13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(0000-0002-7273-6282).</w:t>
      </w:r>
    </w:p>
    <w:p w14:paraId="5943D9D1" w14:textId="1B0818E5" w:rsidR="00705381" w:rsidRPr="0038205D" w:rsidRDefault="00705381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E9E03E9" w14:textId="75D91AC3" w:rsidR="00705381" w:rsidRPr="0038205D" w:rsidRDefault="00705381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  <w:szCs w:val="24"/>
        </w:rPr>
        <w:t xml:space="preserve">Author contributions: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Li YT and Zhang HY are co-first authors of this article;</w:t>
      </w:r>
    </w:p>
    <w:p w14:paraId="3F0902AC" w14:textId="4EEB3573" w:rsidR="00705381" w:rsidRPr="0038205D" w:rsidRDefault="00705381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Li YT wrote the paper; Li YT, Zhang HY, Xing C, and Ding C collected and analyzed the data; Wu WM, Liao Q, Zhang TP, Zhao YP, and Dai MH operated the surgeries; Dai MH guided the study.</w:t>
      </w:r>
    </w:p>
    <w:p w14:paraId="20AFC73C" w14:textId="398C3AB9" w:rsidR="00705381" w:rsidRPr="0038205D" w:rsidRDefault="00705381" w:rsidP="00C06230">
      <w:pPr>
        <w:spacing w:line="360" w:lineRule="auto"/>
        <w:jc w:val="left"/>
        <w:rPr>
          <w:rFonts w:ascii="Book Antiqua" w:hAnsi="Book Antiqua"/>
          <w:b/>
          <w:bCs/>
          <w:color w:val="000000" w:themeColor="text1"/>
          <w:sz w:val="24"/>
          <w:szCs w:val="24"/>
          <w:shd w:val="clear" w:color="auto" w:fill="FFFFFF"/>
        </w:rPr>
      </w:pPr>
    </w:p>
    <w:p w14:paraId="50428C60" w14:textId="5711BC63" w:rsidR="0014221D" w:rsidRPr="0038205D" w:rsidRDefault="0014221D" w:rsidP="00C06230">
      <w:pPr>
        <w:spacing w:line="360" w:lineRule="auto"/>
        <w:jc w:val="left"/>
        <w:rPr>
          <w:rFonts w:ascii="Book Antiqua" w:eastAsia="宋体" w:hAnsi="Book Antiqua" w:cs="Times New Roman"/>
          <w:bCs/>
          <w:iCs/>
          <w:color w:val="000000"/>
          <w:kern w:val="0"/>
          <w:sz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  <w:szCs w:val="24"/>
        </w:rPr>
        <w:t>Institutional review board statement</w:t>
      </w:r>
      <w:r w:rsidRPr="0038205D">
        <w:rPr>
          <w:rFonts w:ascii="Book Antiqua" w:eastAsia="宋体" w:hAnsi="Book Antiqua" w:cs="Times New Roman"/>
          <w:b/>
          <w:bCs/>
          <w:iCs/>
          <w:color w:val="000000"/>
          <w:kern w:val="0"/>
          <w:sz w:val="24"/>
        </w:rPr>
        <w:t xml:space="preserve">: </w:t>
      </w:r>
      <w:r w:rsidRPr="0038205D">
        <w:rPr>
          <w:rFonts w:ascii="Book Antiqua" w:eastAsia="宋体" w:hAnsi="Book Antiqua" w:cs="Times New Roman"/>
          <w:bCs/>
          <w:iCs/>
          <w:color w:val="000000"/>
          <w:kern w:val="0"/>
          <w:sz w:val="24"/>
        </w:rPr>
        <w:t xml:space="preserve">The study was reviewed and approved </w:t>
      </w:r>
      <w:r w:rsidRPr="0038205D">
        <w:rPr>
          <w:rFonts w:ascii="Book Antiqua" w:eastAsia="宋体" w:hAnsi="Book Antiqua" w:cs="Times New Roman"/>
          <w:bCs/>
          <w:iCs/>
          <w:color w:val="000000"/>
          <w:kern w:val="0"/>
          <w:sz w:val="24"/>
        </w:rPr>
        <w:lastRenderedPageBreak/>
        <w:t xml:space="preserve">by the Peking Union Medical College Hospital Institutional Review Board. </w:t>
      </w:r>
    </w:p>
    <w:p w14:paraId="7C4E4067" w14:textId="6109A3DB" w:rsidR="0014221D" w:rsidRPr="0038205D" w:rsidRDefault="0014221D" w:rsidP="00C06230">
      <w:pPr>
        <w:spacing w:line="360" w:lineRule="auto"/>
        <w:jc w:val="left"/>
        <w:rPr>
          <w:rFonts w:ascii="Book Antiqua" w:eastAsia="宋体" w:hAnsi="Book Antiqua" w:cs="Times New Roman"/>
          <w:bCs/>
          <w:iCs/>
          <w:color w:val="000000"/>
          <w:kern w:val="0"/>
          <w:sz w:val="24"/>
        </w:rPr>
      </w:pPr>
    </w:p>
    <w:p w14:paraId="07F24E8B" w14:textId="4B84E1A2" w:rsidR="0014221D" w:rsidRPr="0038205D" w:rsidRDefault="0014221D" w:rsidP="00C06230">
      <w:pPr>
        <w:spacing w:line="360" w:lineRule="auto"/>
        <w:jc w:val="left"/>
        <w:rPr>
          <w:rFonts w:ascii="Book Antiqua" w:hAnsi="Book Antiqua"/>
          <w:bCs/>
          <w:iCs/>
          <w:color w:val="000000" w:themeColor="text1"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  <w:szCs w:val="24"/>
        </w:rPr>
        <w:t>Informed consent statement</w:t>
      </w:r>
      <w:r w:rsidRPr="0038205D">
        <w:rPr>
          <w:rFonts w:ascii="Book Antiqua" w:eastAsia="宋体" w:hAnsi="Book Antiqua" w:cs="Times New Roman" w:hint="eastAsia"/>
          <w:b/>
          <w:bCs/>
          <w:iCs/>
          <w:color w:val="000000"/>
          <w:sz w:val="24"/>
        </w:rPr>
        <w:t>:</w:t>
      </w:r>
      <w:r w:rsidRPr="0038205D">
        <w:rPr>
          <w:rFonts w:ascii="Book Antiqua" w:eastAsia="宋体" w:hAnsi="Book Antiqua" w:cs="Times New Roman"/>
          <w:b/>
          <w:bCs/>
          <w:iCs/>
          <w:color w:val="000000"/>
          <w:sz w:val="24"/>
        </w:rPr>
        <w:t xml:space="preserve"> </w:t>
      </w:r>
      <w:r w:rsidRPr="0038205D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All the patients involved in our study </w:t>
      </w:r>
      <w:r w:rsidR="00B62DC7" w:rsidRPr="0038205D">
        <w:rPr>
          <w:rFonts w:ascii="Book Antiqua" w:hAnsi="Book Antiqua"/>
          <w:bCs/>
          <w:iCs/>
          <w:color w:val="000000" w:themeColor="text1"/>
          <w:sz w:val="24"/>
          <w:szCs w:val="24"/>
        </w:rPr>
        <w:t>gave written</w:t>
      </w:r>
      <w:r w:rsidRPr="0038205D">
        <w:rPr>
          <w:rFonts w:ascii="Book Antiqua" w:hAnsi="Book Antiqua"/>
          <w:bCs/>
          <w:iCs/>
          <w:color w:val="000000" w:themeColor="text1"/>
          <w:sz w:val="24"/>
          <w:szCs w:val="24"/>
        </w:rPr>
        <w:t xml:space="preserve"> informed consent. </w:t>
      </w:r>
    </w:p>
    <w:p w14:paraId="49DFECE3" w14:textId="75BBE1AE" w:rsidR="0014221D" w:rsidRPr="0038205D" w:rsidRDefault="0014221D" w:rsidP="00C06230">
      <w:pPr>
        <w:spacing w:line="360" w:lineRule="auto"/>
        <w:jc w:val="left"/>
        <w:rPr>
          <w:rFonts w:ascii="Book Antiqua" w:eastAsia="宋体" w:hAnsi="Book Antiqua" w:cs="Times New Roman"/>
          <w:bCs/>
          <w:iCs/>
          <w:color w:val="000000"/>
          <w:kern w:val="0"/>
          <w:sz w:val="24"/>
        </w:rPr>
      </w:pPr>
    </w:p>
    <w:p w14:paraId="2E3F1C94" w14:textId="7B081A1D" w:rsidR="0014221D" w:rsidRPr="0038205D" w:rsidRDefault="0014221D" w:rsidP="00C06230">
      <w:pPr>
        <w:spacing w:line="360" w:lineRule="auto"/>
        <w:jc w:val="left"/>
        <w:rPr>
          <w:rFonts w:ascii="Book Antiqua" w:hAnsi="Book Antiqua"/>
          <w:b/>
          <w:color w:val="000000" w:themeColor="text1"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  <w:szCs w:val="24"/>
        </w:rPr>
        <w:t>Conflict-of-interest statement</w:t>
      </w:r>
      <w:r w:rsidRPr="0038205D">
        <w:rPr>
          <w:rFonts w:ascii="Book Antiqua" w:eastAsia="宋体" w:hAnsi="Book Antiqua" w:cs="TimesNewRomanPS-BoldItalicMT" w:hint="eastAsia"/>
          <w:b/>
          <w:bCs/>
          <w:iCs/>
          <w:color w:val="000000"/>
          <w:sz w:val="24"/>
        </w:rPr>
        <w:t>:</w:t>
      </w:r>
      <w:r w:rsidRPr="0038205D">
        <w:rPr>
          <w:rFonts w:ascii="Book Antiqua" w:eastAsia="宋体" w:hAnsi="Book Antiqua" w:cs="TimesNewRomanPS-BoldItalicMT"/>
          <w:b/>
          <w:bCs/>
          <w:iCs/>
          <w:color w:val="000000"/>
          <w:sz w:val="24"/>
        </w:rPr>
        <w:t xml:space="preserve"> 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The authors</w:t>
      </w:r>
      <w:r w:rsidR="00B62DC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disclose that they have no significant relationships with, or financial interest in, any commercial companies pertaining to this article.</w:t>
      </w:r>
    </w:p>
    <w:p w14:paraId="43CDB4BA" w14:textId="463812F0" w:rsidR="0014221D" w:rsidRPr="0038205D" w:rsidRDefault="0014221D" w:rsidP="00C06230">
      <w:pPr>
        <w:spacing w:line="360" w:lineRule="auto"/>
        <w:jc w:val="left"/>
        <w:rPr>
          <w:rFonts w:ascii="Book Antiqua" w:eastAsia="宋体" w:hAnsi="Book Antiqua" w:cs="Times New Roman"/>
          <w:bCs/>
          <w:iCs/>
          <w:color w:val="000000"/>
          <w:kern w:val="0"/>
          <w:sz w:val="24"/>
        </w:rPr>
      </w:pPr>
    </w:p>
    <w:p w14:paraId="2DD9103D" w14:textId="77777777" w:rsidR="0014221D" w:rsidRPr="0038205D" w:rsidRDefault="0014221D" w:rsidP="00C06230">
      <w:pPr>
        <w:autoSpaceDE w:val="0"/>
        <w:autoSpaceDN w:val="0"/>
        <w:adjustRightInd w:val="0"/>
        <w:snapToGrid w:val="0"/>
        <w:spacing w:line="360" w:lineRule="auto"/>
        <w:jc w:val="left"/>
        <w:rPr>
          <w:rFonts w:ascii="Book Antiqua" w:hAnsi="Book Antiqua" w:cs="Garamond-Bold"/>
          <w:bCs/>
          <w:color w:val="000000" w:themeColor="text1"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</w:rPr>
        <w:t>STROBE statement</w:t>
      </w:r>
      <w:r w:rsidRPr="0038205D">
        <w:rPr>
          <w:rFonts w:ascii="Book Antiqua" w:eastAsia="宋体" w:hAnsi="Book Antiqua" w:cs="Times New Roman" w:hint="eastAsia"/>
          <w:b/>
          <w:color w:val="000000"/>
          <w:sz w:val="24"/>
        </w:rPr>
        <w:t>:</w:t>
      </w:r>
      <w:r w:rsidRPr="0038205D">
        <w:rPr>
          <w:rFonts w:ascii="Book Antiqua" w:eastAsia="宋体" w:hAnsi="Book Antiqua" w:cs="Times New Roman"/>
          <w:b/>
          <w:color w:val="000000"/>
          <w:sz w:val="24"/>
        </w:rPr>
        <w:t xml:space="preserve"> </w:t>
      </w:r>
      <w:r w:rsidRPr="0038205D">
        <w:rPr>
          <w:rFonts w:ascii="Book Antiqua" w:hAnsi="Book Antiqua" w:cs="Garamond-Bold"/>
          <w:bCs/>
          <w:color w:val="000000" w:themeColor="text1"/>
          <w:sz w:val="24"/>
          <w:szCs w:val="24"/>
        </w:rPr>
        <w:t>The authors have read the STROBE Statement—checklist of items, and the manuscript was prepared and revised according to the STROBE Statement—checklist of items.</w:t>
      </w:r>
    </w:p>
    <w:p w14:paraId="4C5FBD4C" w14:textId="7B50ACA8" w:rsidR="0014221D" w:rsidRPr="0038205D" w:rsidRDefault="0014221D" w:rsidP="00C06230">
      <w:pPr>
        <w:adjustRightInd w:val="0"/>
        <w:snapToGrid w:val="0"/>
        <w:spacing w:line="360" w:lineRule="auto"/>
        <w:jc w:val="left"/>
        <w:rPr>
          <w:rFonts w:ascii="Book Antiqua" w:eastAsia="宋体" w:hAnsi="Book Antiqua" w:cs="Times New Roman"/>
          <w:b/>
          <w:color w:val="000000"/>
          <w:sz w:val="24"/>
        </w:rPr>
      </w:pPr>
    </w:p>
    <w:p w14:paraId="2C7AD3CE" w14:textId="77777777" w:rsidR="0014221D" w:rsidRPr="0038205D" w:rsidRDefault="0014221D" w:rsidP="00C06230">
      <w:pPr>
        <w:spacing w:line="360" w:lineRule="auto"/>
        <w:jc w:val="left"/>
        <w:rPr>
          <w:rFonts w:ascii="Calibri" w:eastAsia="宋体" w:hAnsi="Calibri" w:cs="Times New Roman"/>
          <w:color w:val="000000"/>
          <w:sz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</w:rPr>
        <w:t xml:space="preserve">Open-Access: </w:t>
      </w:r>
      <w:r w:rsidRPr="0038205D">
        <w:rPr>
          <w:rFonts w:ascii="Book Antiqua" w:eastAsia="宋体" w:hAnsi="Book Antiqua" w:cs="Times New Roman"/>
          <w:color w:val="000000"/>
          <w:sz w:val="24"/>
        </w:rPr>
        <w:t>This article is an open-access</w:t>
      </w:r>
      <w:r w:rsidRPr="0038205D">
        <w:rPr>
          <w:rFonts w:ascii="Book Antiqua" w:eastAsia="宋体" w:hAnsi="Book Antiqua" w:cs="Times New Roman" w:hint="eastAsia"/>
          <w:color w:val="000000"/>
          <w:sz w:val="24"/>
        </w:rPr>
        <w:t xml:space="preserve"> </w:t>
      </w:r>
      <w:r w:rsidRPr="0038205D">
        <w:rPr>
          <w:rFonts w:ascii="Book Antiqua" w:eastAsia="宋体" w:hAnsi="Book Antiqua" w:cs="Times New Roman"/>
          <w:color w:val="000000"/>
          <w:sz w:val="24"/>
        </w:rPr>
        <w:t>article</w:t>
      </w:r>
      <w:r w:rsidRPr="0038205D">
        <w:rPr>
          <w:rFonts w:ascii="Book Antiqua" w:eastAsia="宋体" w:hAnsi="Book Antiqua" w:cs="Times New Roman" w:hint="eastAsia"/>
          <w:color w:val="000000"/>
          <w:sz w:val="24"/>
        </w:rPr>
        <w:t xml:space="preserve"> </w:t>
      </w:r>
      <w:r w:rsidRPr="0038205D">
        <w:rPr>
          <w:rFonts w:ascii="Book Antiqua" w:eastAsia="宋体" w:hAnsi="Book Antiqua" w:cs="Times New Roman"/>
          <w:color w:val="000000"/>
          <w:sz w:val="24"/>
        </w:rPr>
        <w:t>which was selected by an in-house editor and fully peer-reviewed by external reviewers. It is distributed</w:t>
      </w:r>
      <w:r w:rsidRPr="0038205D">
        <w:rPr>
          <w:rFonts w:ascii="Book Antiqua" w:eastAsia="宋体" w:hAnsi="Book Antiqua" w:cs="Times New Roman" w:hint="eastAsia"/>
          <w:color w:val="000000"/>
          <w:sz w:val="24"/>
        </w:rPr>
        <w:t xml:space="preserve"> </w:t>
      </w:r>
      <w:r w:rsidRPr="0038205D">
        <w:rPr>
          <w:rFonts w:ascii="Book Antiqua" w:eastAsia="宋体" w:hAnsi="Book Antiqua" w:cs="Times New Roman"/>
          <w:color w:val="000000"/>
          <w:sz w:val="24"/>
        </w:rPr>
        <w:t>in</w:t>
      </w:r>
      <w:r w:rsidRPr="0038205D">
        <w:rPr>
          <w:rFonts w:ascii="Book Antiqua" w:eastAsia="宋体" w:hAnsi="Book Antiqua" w:cs="Times New Roman" w:hint="eastAsia"/>
          <w:color w:val="000000"/>
          <w:sz w:val="24"/>
        </w:rPr>
        <w:t xml:space="preserve"> </w:t>
      </w:r>
      <w:r w:rsidRPr="0038205D">
        <w:rPr>
          <w:rFonts w:ascii="Book Antiqua" w:eastAsia="宋体" w:hAnsi="Book Antiqua" w:cs="Times New Roman"/>
          <w:color w:val="000000"/>
          <w:sz w:val="24"/>
        </w:rPr>
        <w:t>accordance</w:t>
      </w:r>
      <w:r w:rsidRPr="0038205D">
        <w:rPr>
          <w:rFonts w:ascii="Book Antiqua" w:eastAsia="宋体" w:hAnsi="Book Antiqua" w:cs="Times New Roman" w:hint="eastAsia"/>
          <w:color w:val="000000"/>
          <w:sz w:val="24"/>
        </w:rPr>
        <w:t xml:space="preserve"> </w:t>
      </w:r>
      <w:r w:rsidRPr="0038205D">
        <w:rPr>
          <w:rFonts w:ascii="Book Antiqua" w:eastAsia="宋体" w:hAnsi="Book Antiqua" w:cs="Times New Roman"/>
          <w:color w:val="000000"/>
          <w:sz w:val="24"/>
        </w:rPr>
        <w:t>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60FC9839" w14:textId="43A75DCA" w:rsidR="0014221D" w:rsidRPr="0038205D" w:rsidRDefault="0014221D" w:rsidP="00C06230">
      <w:pPr>
        <w:adjustRightInd w:val="0"/>
        <w:snapToGrid w:val="0"/>
        <w:spacing w:line="360" w:lineRule="auto"/>
        <w:jc w:val="left"/>
        <w:rPr>
          <w:rFonts w:ascii="Book Antiqua" w:eastAsia="宋体" w:hAnsi="Book Antiqua" w:cs="Times New Roman"/>
          <w:b/>
          <w:color w:val="000000"/>
          <w:sz w:val="24"/>
        </w:rPr>
      </w:pPr>
    </w:p>
    <w:p w14:paraId="06C5EC1F" w14:textId="005D37E9" w:rsidR="0014221D" w:rsidRPr="0038205D" w:rsidRDefault="000244D5" w:rsidP="00C06230">
      <w:pPr>
        <w:adjustRightInd w:val="0"/>
        <w:snapToGrid w:val="0"/>
        <w:spacing w:line="360" w:lineRule="auto"/>
        <w:jc w:val="left"/>
        <w:rPr>
          <w:rFonts w:ascii="Book Antiqua" w:eastAsia="宋体" w:hAnsi="Book Antiqua" w:cs="Times New Roman"/>
          <w:b/>
          <w:color w:val="000000"/>
          <w:sz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</w:rPr>
        <w:t xml:space="preserve">Manuscript source: </w:t>
      </w:r>
      <w:r w:rsidRPr="0038205D">
        <w:rPr>
          <w:rFonts w:ascii="Book Antiqua" w:eastAsia="宋体" w:hAnsi="Book Antiqua" w:cs="Times New Roman"/>
          <w:color w:val="000000"/>
          <w:sz w:val="24"/>
        </w:rPr>
        <w:t>Unsolicited manuscript</w:t>
      </w:r>
    </w:p>
    <w:p w14:paraId="5C2C698F" w14:textId="1835E720" w:rsidR="00781A19" w:rsidRPr="0038205D" w:rsidRDefault="00781A19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3428447" w14:textId="5245B580" w:rsidR="005A341A" w:rsidRPr="0038205D" w:rsidRDefault="000244D5" w:rsidP="00C06230">
      <w:pPr>
        <w:spacing w:line="360" w:lineRule="auto"/>
        <w:jc w:val="left"/>
        <w:rPr>
          <w:rStyle w:val="a5"/>
          <w:rFonts w:ascii="Book Antiqua" w:hAnsi="Book Antiqua" w:cs="Times New Roman"/>
          <w:bCs/>
          <w:color w:val="000000" w:themeColor="text1"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</w:rPr>
        <w:t>Corresponding author: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Meng-Hua</w:t>
      </w:r>
      <w:proofErr w:type="spellEnd"/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Dai,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MD, Doctor, Professor,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14" w:name="OLE_LINK104"/>
      <w:bookmarkStart w:id="15" w:name="OLE_LINK105"/>
      <w:bookmarkStart w:id="16" w:name="OLE_LINK78"/>
      <w:bookmarkStart w:id="17" w:name="OLE_LINK79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Department of General Surgery</w:t>
      </w:r>
      <w:bookmarkEnd w:id="14"/>
      <w:bookmarkEnd w:id="15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bookmarkStart w:id="18" w:name="OLE_LINK106"/>
      <w:bookmarkStart w:id="19" w:name="OLE_LINK107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eking Union Medical College Hospital</w:t>
      </w:r>
      <w:bookmarkEnd w:id="18"/>
      <w:bookmarkEnd w:id="19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No. 1</w:t>
      </w:r>
      <w:r w:rsidR="00B62DC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,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Shuai</w:t>
      </w:r>
      <w:proofErr w:type="spellEnd"/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Fu Yuan, </w:t>
      </w:r>
      <w:proofErr w:type="spellStart"/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Dongcheng</w:t>
      </w:r>
      <w:proofErr w:type="spellEnd"/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District, 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Beijing</w:t>
      </w:r>
      <w:r w:rsidR="005A341A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100730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, China</w:t>
      </w:r>
      <w:bookmarkEnd w:id="16"/>
      <w:bookmarkEnd w:id="17"/>
      <w:r w:rsidR="005A341A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.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hyperlink r:id="rId7" w:history="1">
        <w:r w:rsidR="005A341A" w:rsidRPr="0038205D">
          <w:rPr>
            <w:rStyle w:val="a5"/>
            <w:rFonts w:ascii="Book Antiqua" w:hAnsi="Book Antiqua" w:cs="Times New Roman"/>
            <w:bCs/>
            <w:color w:val="000000" w:themeColor="text1"/>
            <w:sz w:val="24"/>
            <w:szCs w:val="24"/>
            <w:u w:val="none"/>
          </w:rPr>
          <w:t>daimh@pumch.cn</w:t>
        </w:r>
      </w:hyperlink>
    </w:p>
    <w:p w14:paraId="52D63799" w14:textId="37D801FD" w:rsidR="005A341A" w:rsidRPr="0038205D" w:rsidRDefault="005A341A" w:rsidP="00C06230">
      <w:pPr>
        <w:spacing w:line="360" w:lineRule="auto"/>
        <w:jc w:val="left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  <w:szCs w:val="24"/>
        </w:rPr>
        <w:t>Telephone:</w:t>
      </w:r>
      <w:r w:rsidRPr="0038205D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+86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-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10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-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6915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-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2600</w:t>
      </w:r>
    </w:p>
    <w:p w14:paraId="2F78E5E9" w14:textId="77777777" w:rsidR="005A341A" w:rsidRPr="0038205D" w:rsidRDefault="005A341A" w:rsidP="00C06230">
      <w:pPr>
        <w:spacing w:line="360" w:lineRule="auto"/>
        <w:jc w:val="left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bCs/>
          <w:color w:val="000000" w:themeColor="text1"/>
          <w:sz w:val="24"/>
          <w:szCs w:val="24"/>
        </w:rPr>
        <w:t>Fax: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 xml:space="preserve"> 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+86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-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10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-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6915</w:t>
      </w:r>
      <w:r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-</w:t>
      </w:r>
      <w:r w:rsidR="004F2D27" w:rsidRPr="0038205D">
        <w:rPr>
          <w:rFonts w:ascii="Book Antiqua" w:hAnsi="Book Antiqua" w:cs="Times New Roman"/>
          <w:bCs/>
          <w:color w:val="000000" w:themeColor="text1"/>
          <w:sz w:val="24"/>
          <w:szCs w:val="24"/>
        </w:rPr>
        <w:t>6021</w:t>
      </w:r>
    </w:p>
    <w:p w14:paraId="7238829E" w14:textId="77777777" w:rsidR="005A341A" w:rsidRPr="0038205D" w:rsidRDefault="005A341A" w:rsidP="00C06230">
      <w:pPr>
        <w:spacing w:line="360" w:lineRule="auto"/>
        <w:jc w:val="left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</w:p>
    <w:p w14:paraId="53AA3473" w14:textId="074EAEA6" w:rsidR="00B34E41" w:rsidRPr="0038205D" w:rsidRDefault="00B34E41" w:rsidP="00C06230">
      <w:pPr>
        <w:spacing w:line="360" w:lineRule="auto"/>
        <w:jc w:val="left"/>
        <w:rPr>
          <w:rFonts w:ascii="Book Antiqua" w:eastAsia="宋体" w:hAnsi="Book Antiqua" w:cs="Times New Roman"/>
          <w:b/>
          <w:sz w:val="24"/>
          <w:szCs w:val="24"/>
        </w:rPr>
      </w:pPr>
      <w:bookmarkStart w:id="20" w:name="OLE_LINK269"/>
      <w:bookmarkStart w:id="21" w:name="OLE_LINK239"/>
      <w:r w:rsidRPr="0038205D">
        <w:rPr>
          <w:rFonts w:ascii="Book Antiqua" w:eastAsia="宋体" w:hAnsi="Book Antiqua" w:cs="Times New Roman"/>
          <w:b/>
          <w:sz w:val="24"/>
          <w:szCs w:val="24"/>
        </w:rPr>
        <w:lastRenderedPageBreak/>
        <w:t xml:space="preserve">Received: </w:t>
      </w:r>
      <w:r w:rsidRPr="0038205D">
        <w:rPr>
          <w:rFonts w:ascii="Book Antiqua" w:eastAsia="宋体" w:hAnsi="Book Antiqua" w:cs="Times New Roman"/>
          <w:sz w:val="24"/>
          <w:szCs w:val="24"/>
        </w:rPr>
        <w:t>March 14, 2019</w:t>
      </w:r>
    </w:p>
    <w:p w14:paraId="43AB0DFF" w14:textId="757C3ED0" w:rsidR="00B34E41" w:rsidRPr="0038205D" w:rsidRDefault="00B34E41" w:rsidP="00C06230">
      <w:pPr>
        <w:spacing w:line="360" w:lineRule="auto"/>
        <w:jc w:val="left"/>
        <w:rPr>
          <w:rFonts w:ascii="Book Antiqua" w:eastAsia="宋体" w:hAnsi="Book Antiqua" w:cs="Times New Roman"/>
          <w:b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sz w:val="24"/>
          <w:szCs w:val="24"/>
        </w:rPr>
        <w:t xml:space="preserve">Peer-review started: </w:t>
      </w:r>
      <w:r w:rsidRPr="0038205D">
        <w:rPr>
          <w:rFonts w:ascii="Book Antiqua" w:eastAsia="宋体" w:hAnsi="Book Antiqua" w:cs="Times New Roman"/>
          <w:sz w:val="24"/>
          <w:szCs w:val="24"/>
        </w:rPr>
        <w:t>March 14, 2019</w:t>
      </w:r>
    </w:p>
    <w:p w14:paraId="1444D0E6" w14:textId="0AA113C8" w:rsidR="00B34E41" w:rsidRPr="0038205D" w:rsidRDefault="00B34E41" w:rsidP="00C06230">
      <w:pPr>
        <w:spacing w:line="360" w:lineRule="auto"/>
        <w:jc w:val="left"/>
        <w:rPr>
          <w:rFonts w:ascii="Book Antiqua" w:eastAsia="宋体" w:hAnsi="Book Antiqua" w:cs="Times New Roman"/>
          <w:b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sz w:val="24"/>
          <w:szCs w:val="24"/>
        </w:rPr>
        <w:t xml:space="preserve">First decision: </w:t>
      </w:r>
      <w:r w:rsidRPr="0038205D">
        <w:rPr>
          <w:rFonts w:ascii="Book Antiqua" w:eastAsia="宋体" w:hAnsi="Book Antiqua" w:cs="Times New Roman"/>
          <w:sz w:val="24"/>
          <w:szCs w:val="24"/>
        </w:rPr>
        <w:t>April 4, 2019</w:t>
      </w:r>
    </w:p>
    <w:p w14:paraId="2F0EB231" w14:textId="3359B719" w:rsidR="00B34E41" w:rsidRPr="0038205D" w:rsidRDefault="00B34E41" w:rsidP="00C06230">
      <w:pPr>
        <w:spacing w:line="360" w:lineRule="auto"/>
        <w:jc w:val="left"/>
        <w:rPr>
          <w:rFonts w:ascii="Book Antiqua" w:eastAsia="宋体" w:hAnsi="Book Antiqua" w:cs="Times New Roman"/>
          <w:b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sz w:val="24"/>
          <w:szCs w:val="24"/>
        </w:rPr>
        <w:t xml:space="preserve">Revised: </w:t>
      </w:r>
      <w:r w:rsidRPr="0038205D">
        <w:rPr>
          <w:rFonts w:ascii="Book Antiqua" w:eastAsia="宋体" w:hAnsi="Book Antiqua" w:cs="Times New Roman"/>
          <w:sz w:val="24"/>
          <w:szCs w:val="24"/>
        </w:rPr>
        <w:t>May 2, 2019</w:t>
      </w:r>
    </w:p>
    <w:p w14:paraId="61D6C2D6" w14:textId="000E65EA" w:rsidR="00B34E41" w:rsidRPr="0038205D" w:rsidRDefault="00B34E41" w:rsidP="00C06230">
      <w:pPr>
        <w:spacing w:line="360" w:lineRule="auto"/>
        <w:jc w:val="left"/>
        <w:rPr>
          <w:rFonts w:ascii="Book Antiqua" w:eastAsia="宋体" w:hAnsi="Book Antiqua" w:cs="Times New Roman"/>
          <w:color w:val="000000"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sz w:val="24"/>
          <w:szCs w:val="24"/>
        </w:rPr>
        <w:t>Accepted:</w:t>
      </w:r>
      <w:r w:rsidR="00E83338" w:rsidRPr="0038205D">
        <w:t xml:space="preserve"> </w:t>
      </w:r>
      <w:r w:rsidR="00E83338" w:rsidRPr="0038205D">
        <w:rPr>
          <w:rFonts w:ascii="Book Antiqua" w:eastAsia="宋体" w:hAnsi="Book Antiqua" w:cs="Times New Roman"/>
          <w:sz w:val="24"/>
          <w:szCs w:val="24"/>
        </w:rPr>
        <w:t>May 8, 2019</w:t>
      </w:r>
      <w:r w:rsidRPr="0038205D">
        <w:rPr>
          <w:rFonts w:ascii="Book Antiqua" w:eastAsia="宋体" w:hAnsi="Book Antiqua" w:cs="Times New Roman"/>
          <w:b/>
          <w:sz w:val="24"/>
          <w:szCs w:val="24"/>
        </w:rPr>
        <w:t xml:space="preserve"> </w:t>
      </w:r>
    </w:p>
    <w:p w14:paraId="06FD7F10" w14:textId="1ECDAABE" w:rsidR="00B34E41" w:rsidRPr="0038205D" w:rsidRDefault="00B34E41" w:rsidP="00C06230">
      <w:pPr>
        <w:spacing w:line="360" w:lineRule="auto"/>
        <w:jc w:val="left"/>
        <w:rPr>
          <w:rFonts w:ascii="Book Antiqua" w:eastAsia="宋体" w:hAnsi="Book Antiqua" w:cs="Times New Roman"/>
          <w:b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sz w:val="24"/>
          <w:szCs w:val="24"/>
        </w:rPr>
        <w:t>Article in press:</w:t>
      </w:r>
      <w:r w:rsidR="0038205D" w:rsidRPr="0038205D">
        <w:rPr>
          <w:rFonts w:ascii="Book Antiqua" w:eastAsia="宋体" w:hAnsi="Book Antiqua" w:cs="Times New Roman" w:hint="eastAsia"/>
          <w:b/>
          <w:sz w:val="24"/>
          <w:szCs w:val="24"/>
        </w:rPr>
        <w:t xml:space="preserve"> </w:t>
      </w:r>
      <w:r w:rsidR="0038205D" w:rsidRPr="0038205D">
        <w:rPr>
          <w:rFonts w:ascii="Book Antiqua" w:eastAsia="宋体" w:hAnsi="Book Antiqua" w:cs="Times New Roman"/>
          <w:sz w:val="24"/>
          <w:szCs w:val="24"/>
        </w:rPr>
        <w:t>May 8, 2019</w:t>
      </w:r>
    </w:p>
    <w:p w14:paraId="46002AD4" w14:textId="4D64FA0E" w:rsidR="00B34E41" w:rsidRPr="0038205D" w:rsidRDefault="00B34E41" w:rsidP="00C06230">
      <w:pPr>
        <w:spacing w:line="360" w:lineRule="auto"/>
        <w:jc w:val="left"/>
        <w:rPr>
          <w:rFonts w:ascii="Book Antiqua" w:eastAsia="宋体" w:hAnsi="Book Antiqua" w:cs="Times New Roman"/>
          <w:b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sz w:val="24"/>
          <w:szCs w:val="24"/>
        </w:rPr>
        <w:t>Published online:</w:t>
      </w:r>
      <w:r w:rsidR="0038205D" w:rsidRPr="0038205D">
        <w:rPr>
          <w:rFonts w:ascii="Book Antiqua" w:eastAsia="宋体" w:hAnsi="Book Antiqua" w:cs="Times New Roman" w:hint="eastAsia"/>
          <w:b/>
          <w:sz w:val="24"/>
          <w:szCs w:val="24"/>
        </w:rPr>
        <w:t xml:space="preserve"> </w:t>
      </w:r>
      <w:r w:rsidR="0038205D" w:rsidRPr="0038205D">
        <w:rPr>
          <w:rFonts w:ascii="Book Antiqua" w:eastAsia="宋体" w:hAnsi="Book Antiqua" w:cs="Times New Roman"/>
          <w:sz w:val="24"/>
          <w:szCs w:val="24"/>
        </w:rPr>
        <w:t>May 28, 2019</w:t>
      </w:r>
    </w:p>
    <w:bookmarkEnd w:id="20"/>
    <w:bookmarkEnd w:id="21"/>
    <w:p w14:paraId="38C187A7" w14:textId="67934752" w:rsidR="00B34E41" w:rsidRPr="0038205D" w:rsidRDefault="00B34E41" w:rsidP="00C06230">
      <w:pPr>
        <w:widowControl/>
        <w:jc w:val="left"/>
        <w:rPr>
          <w:rFonts w:ascii="Book Antiqua" w:hAnsi="Book Antiqua" w:cs="Garamond-Bold"/>
          <w:bCs/>
          <w:color w:val="000000" w:themeColor="text1"/>
          <w:sz w:val="24"/>
          <w:szCs w:val="24"/>
        </w:rPr>
      </w:pPr>
    </w:p>
    <w:p w14:paraId="0F235C3A" w14:textId="13D17557" w:rsidR="00D47FF0" w:rsidRPr="0038205D" w:rsidRDefault="00496126" w:rsidP="00C06230">
      <w:pPr>
        <w:pageBreakBefore/>
        <w:autoSpaceDE w:val="0"/>
        <w:autoSpaceDN w:val="0"/>
        <w:adjustRightInd w:val="0"/>
        <w:snapToGrid w:val="0"/>
        <w:spacing w:line="360" w:lineRule="auto"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Abstract</w:t>
      </w:r>
    </w:p>
    <w:p w14:paraId="3551E63C" w14:textId="1A7C5988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BACKGROUND</w:t>
      </w:r>
    </w:p>
    <w:p w14:paraId="3D650522" w14:textId="2F838010" w:rsidR="00F362B3" w:rsidRPr="0038205D" w:rsidRDefault="00376F06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fistula is one of the most serious complications after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oduodenectomy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treat</w:t>
      </w:r>
      <w:r w:rsidR="00F433AB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y </w:t>
      </w:r>
      <w:r w:rsidR="00F362B3" w:rsidRPr="0038205D">
        <w:rPr>
          <w:rFonts w:ascii="Book Antiqua" w:hAnsi="Book Antiqua" w:cs="Times New Roman"/>
          <w:color w:val="000000" w:themeColor="text1"/>
          <w:sz w:val="24"/>
          <w:szCs w:val="24"/>
        </w:rPr>
        <w:t>lesions at the pancreatic head.</w:t>
      </w:r>
      <w:r w:rsidR="002C343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years, surgeons have tried various methods </w:t>
      </w:r>
      <w:r w:rsidR="0058734F" w:rsidRPr="0038205D">
        <w:rPr>
          <w:rFonts w:ascii="Book Antiqua" w:hAnsi="Book Antiqua" w:cs="Times New Roman"/>
          <w:color w:val="000000" w:themeColor="text1"/>
          <w:sz w:val="24"/>
          <w:szCs w:val="24"/>
        </w:rPr>
        <w:t>to reduce its incidence.</w:t>
      </w:r>
    </w:p>
    <w:p w14:paraId="62D4AE7E" w14:textId="77777777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BF99909" w14:textId="0A059F97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AIM</w:t>
      </w:r>
    </w:p>
    <w:p w14:paraId="5A95DFC1" w14:textId="14C81C48" w:rsidR="00D07A8D" w:rsidRPr="0038205D" w:rsidRDefault="00F362B3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376F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vestigate and emphasize the clinical </w:t>
      </w:r>
      <w:r w:rsidR="00E7525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utcomes </w:t>
      </w:r>
      <w:r w:rsidR="00376F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proofErr w:type="spellStart"/>
      <w:r w:rsidR="00376F06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376F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</w:t>
      </w:r>
      <w:r w:rsidR="00E7525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mpared with traditional anastomosis</w:t>
      </w:r>
      <w:r w:rsidR="00376F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reducing postoperative pancreatic fistula</w:t>
      </w:r>
      <w:r w:rsidR="00376F06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5BF1A104" w14:textId="77777777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6DF3A86" w14:textId="6F17E74D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METHODS</w:t>
      </w:r>
    </w:p>
    <w:p w14:paraId="3ED86519" w14:textId="70CAC1B4" w:rsidR="0058734F" w:rsidRPr="0038205D" w:rsidRDefault="0058734F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gram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In this observational study, a</w:t>
      </w:r>
      <w:r w:rsidR="00376F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trospective analysis of </w:t>
      </w:r>
      <w:r w:rsidR="002C108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291 patients </w:t>
      </w:r>
      <w:r w:rsidR="00B62DC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o underwent </w:t>
      </w:r>
      <w:proofErr w:type="spellStart"/>
      <w:r w:rsidR="002C108B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oduodenectomy</w:t>
      </w:r>
      <w:proofErr w:type="spellEnd"/>
      <w:r w:rsidR="002C108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including </w:t>
      </w:r>
      <w:proofErr w:type="spellStart"/>
      <w:r w:rsidR="009A0BF5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9A0BF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(</w:t>
      </w:r>
      <w:r w:rsidR="009F405D" w:rsidRPr="0038205D">
        <w:rPr>
          <w:rFonts w:ascii="Book Antiqua" w:hAnsi="Book Antiqua" w:cs="Times New Roman"/>
          <w:color w:val="000000" w:themeColor="text1"/>
          <w:sz w:val="24"/>
          <w:szCs w:val="24"/>
        </w:rPr>
        <w:t>201</w:t>
      </w:r>
      <w:r w:rsidR="009A0BF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) and </w:t>
      </w:r>
      <w:r w:rsidR="00AC4AD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raditional embedded </w:t>
      </w:r>
      <w:proofErr w:type="spellStart"/>
      <w:r w:rsidR="00AC4AD6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jejunostomy</w:t>
      </w:r>
      <w:proofErr w:type="spellEnd"/>
      <w:r w:rsidR="00A16AC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r w:rsidR="009F405D" w:rsidRPr="0038205D">
        <w:rPr>
          <w:rFonts w:ascii="Book Antiqua" w:hAnsi="Book Antiqua" w:cs="Times New Roman"/>
          <w:color w:val="000000" w:themeColor="text1"/>
          <w:sz w:val="24"/>
          <w:szCs w:val="24"/>
        </w:rPr>
        <w:t>90</w:t>
      </w:r>
      <w:r w:rsidR="00A16AC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)</w:t>
      </w:r>
      <w:r w:rsidR="002C108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A16ACB" w:rsidRPr="0038205D">
        <w:rPr>
          <w:rFonts w:ascii="Book Antiqua" w:hAnsi="Book Antiqua" w:cs="Times New Roman"/>
          <w:color w:val="000000" w:themeColor="text1"/>
          <w:sz w:val="24"/>
          <w:szCs w:val="24"/>
        </w:rPr>
        <w:t>was performed</w:t>
      </w:r>
      <w:r w:rsidR="00D6377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our hospital</w:t>
      </w:r>
      <w:r w:rsidR="00A16ACB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proofErr w:type="gramEnd"/>
      <w:r w:rsidR="0019542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8946B7" w:rsidRPr="0038205D">
        <w:rPr>
          <w:rFonts w:ascii="Book Antiqua" w:hAnsi="Book Antiqua" w:cs="Times New Roman"/>
          <w:color w:val="000000" w:themeColor="text1"/>
          <w:sz w:val="24"/>
          <w:szCs w:val="24"/>
        </w:rPr>
        <w:t>preoperative</w:t>
      </w:r>
      <w:r w:rsidR="00B62DC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195426" w:rsidRPr="0038205D">
        <w:rPr>
          <w:rFonts w:ascii="Book Antiqua" w:hAnsi="Book Antiqua" w:cs="Times New Roman"/>
          <w:color w:val="000000" w:themeColor="text1"/>
          <w:sz w:val="24"/>
          <w:szCs w:val="24"/>
        </w:rPr>
        <w:t>perioperative courses</w:t>
      </w:r>
      <w:r w:rsidR="00632CC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long-term follow-up status</w:t>
      </w:r>
      <w:r w:rsidR="005977A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</w:t>
      </w:r>
      <w:r w:rsidR="00702861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alyzed</w:t>
      </w:r>
      <w:r w:rsidR="008946B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compare the advantages and disadvantages of </w:t>
      </w:r>
      <w:r w:rsidR="00B62DC7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e two methods</w:t>
      </w:r>
      <w:r w:rsidR="005977A5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946B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oreover, 291 patients were </w:t>
      </w:r>
      <w:r w:rsidR="00522BE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n </w:t>
      </w:r>
      <w:r w:rsidR="008946B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parated by the severity of postoperative pancreatic fistula, and </w:t>
      </w:r>
      <w:r w:rsidR="00025DE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wo </w:t>
      </w:r>
      <w:r w:rsidR="008946B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methods of </w:t>
      </w:r>
      <w:proofErr w:type="spellStart"/>
      <w:r w:rsidR="008946B7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jejunostomy</w:t>
      </w:r>
      <w:proofErr w:type="spellEnd"/>
      <w:r w:rsidR="008946B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compared to </w:t>
      </w:r>
      <w:r w:rsidR="00522BE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tect the features </w:t>
      </w:r>
      <w:r w:rsidR="00D133C5" w:rsidRPr="0038205D">
        <w:rPr>
          <w:rFonts w:ascii="Book Antiqua" w:hAnsi="Book Antiqua" w:cs="Times New Roman"/>
          <w:color w:val="000000" w:themeColor="text1"/>
          <w:sz w:val="24"/>
          <w:szCs w:val="24"/>
        </w:rPr>
        <w:t>of different anastomosis</w:t>
      </w:r>
      <w:r w:rsidR="00025DEC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F649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ix experienced surgeons were involved and all of them were proficient in both surgical techniques.</w:t>
      </w:r>
    </w:p>
    <w:p w14:paraId="4DBDE8A2" w14:textId="77777777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6486BE7E" w14:textId="59D9C387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i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RESULTS</w:t>
      </w:r>
    </w:p>
    <w:p w14:paraId="286C7CF0" w14:textId="2644F748" w:rsidR="001E7E2F" w:rsidRPr="0038205D" w:rsidRDefault="00653D0A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characteristics of the patients in </w:t>
      </w:r>
      <w:r w:rsidR="00B62DC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wo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groups showed no significant differences, nor the </w:t>
      </w:r>
      <w:r w:rsidR="00643B1B" w:rsidRPr="0038205D">
        <w:rPr>
          <w:rFonts w:ascii="Book Antiqua" w:hAnsi="Book Antiqua" w:cs="Times New Roman"/>
          <w:color w:val="000000" w:themeColor="text1"/>
          <w:sz w:val="24"/>
          <w:szCs w:val="24"/>
        </w:rPr>
        <w:t>preoperative information and pathological diagnoses.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operative time was significantly shorter in the </w:t>
      </w:r>
      <w:proofErr w:type="spellStart"/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 (</w:t>
      </w:r>
      <w:r w:rsidR="00300A39" w:rsidRPr="0038205D">
        <w:rPr>
          <w:rFonts w:ascii="Book Antiqua" w:hAnsi="Book Antiqua" w:cs="Times New Roman"/>
          <w:color w:val="000000" w:themeColor="text1"/>
          <w:sz w:val="24"/>
          <w:szCs w:val="24"/>
        </w:rPr>
        <w:t>343.5</w:t>
      </w:r>
      <w:r w:rsidR="0049612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496126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/>
          <w:color w:val="000000" w:themeColor="text1"/>
          <w:sz w:val="24"/>
          <w:szCs w:val="24"/>
        </w:rPr>
        <w:t>23.0</w:t>
      </w:r>
      <w:r w:rsidR="00300A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300A39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vs</w:t>
      </w:r>
      <w:proofErr w:type="spellEnd"/>
      <w:r w:rsidR="00300A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450.0</w:t>
      </w:r>
      <w:r w:rsidR="0049612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496126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/>
          <w:color w:val="000000" w:themeColor="text1"/>
          <w:sz w:val="24"/>
          <w:szCs w:val="24"/>
        </w:rPr>
        <w:t>40.1</w:t>
      </w:r>
      <w:r w:rsidR="00300A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n, </w:t>
      </w:r>
      <w:r w:rsidR="00300A39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496126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49612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 w:cs="Times New Roman"/>
          <w:color w:val="000000" w:themeColor="text1"/>
          <w:sz w:val="24"/>
          <w:szCs w:val="24"/>
        </w:rPr>
        <w:t>0.028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, as well as the duration of </w:t>
      </w:r>
      <w:proofErr w:type="spellStart"/>
      <w:r w:rsidR="008B6040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jejunostomy</w:t>
      </w:r>
      <w:proofErr w:type="spellEnd"/>
      <w:r w:rsidR="008B604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rainage tube </w:t>
      </w:r>
      <w:r w:rsidR="005725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lacement 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d postoperative hospital stay (</w:t>
      </w:r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2.7</w:t>
      </w:r>
      <w:r w:rsidR="0049612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496126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0.9</w:t>
      </w:r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3250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C32506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7E034D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s</w:t>
      </w:r>
      <w:proofErr w:type="spellEnd"/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7.4</w:t>
      </w:r>
      <w:r w:rsidR="0049612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496126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1.8</w:t>
      </w:r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, </w:t>
      </w:r>
      <w:r w:rsidR="00632985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496126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49612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>0.031</w:t>
      </w:r>
      <w:r w:rsidR="007E034D" w:rsidRPr="0038205D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1.9</w:t>
      </w:r>
      <w:r w:rsidR="0049612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496126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1.3</w:t>
      </w:r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3250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C32506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7E034D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s</w:t>
      </w:r>
      <w:proofErr w:type="spellEnd"/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28.9</w:t>
      </w:r>
      <w:r w:rsidR="0049612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496126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1.3</w:t>
      </w:r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, </w:t>
      </w:r>
      <w:r w:rsidR="007E034D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496126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49612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0.020, respectively). The 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overall complications after surgery were much less in the </w:t>
      </w:r>
      <w:proofErr w:type="spellStart"/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 than in the embedded group (</w:t>
      </w:r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1.9</w:t>
      </w:r>
      <w:r w:rsidR="0049612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%</w:t>
      </w:r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7E034D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s</w:t>
      </w:r>
      <w:proofErr w:type="spellEnd"/>
      <w:r w:rsidR="007E034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26.7%, </w:t>
      </w:r>
      <w:r w:rsidR="00632985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496126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49612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32985" w:rsidRPr="0038205D">
        <w:rPr>
          <w:rFonts w:ascii="Book Antiqua" w:hAnsi="Book Antiqua" w:cs="Times New Roman"/>
          <w:color w:val="000000" w:themeColor="text1"/>
          <w:sz w:val="24"/>
          <w:szCs w:val="24"/>
        </w:rPr>
        <w:t>0.002).</w:t>
      </w:r>
      <w:r w:rsidR="0098648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E01B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who underwent </w:t>
      </w:r>
      <w:proofErr w:type="spellStart"/>
      <w:r w:rsidR="005E01B5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5E01B5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 would suffer less from severe pancreatic fistula (</w:t>
      </w:r>
      <w:r w:rsidR="00ED4FA0" w:rsidRPr="0038205D">
        <w:rPr>
          <w:rFonts w:ascii="Book Antiqua" w:hAnsi="Book Antiqua" w:cs="Times New Roman"/>
          <w:color w:val="000000" w:themeColor="text1"/>
          <w:sz w:val="24"/>
          <w:szCs w:val="24"/>
        </w:rPr>
        <w:t>71.9</w:t>
      </w:r>
      <w:r w:rsidR="00496126" w:rsidRPr="0038205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ED4FA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6126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s</w:t>
      </w:r>
      <w:proofErr w:type="spellEnd"/>
      <w:r w:rsidR="00ED4FA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50.0%, </w:t>
      </w:r>
      <w:r w:rsidR="005E01B5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496126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5E01B5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49612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E01B5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06)</w:t>
      </w:r>
      <w:r w:rsidR="000A151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this </w:t>
      </w:r>
      <w:proofErr w:type="spellStart"/>
      <w:r w:rsidR="000A1516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jejunostomy</w:t>
      </w:r>
      <w:proofErr w:type="spellEnd"/>
      <w:r w:rsidR="000A151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cedure did not have </w:t>
      </w:r>
      <w:r w:rsidR="005A45E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orse </w:t>
      </w:r>
      <w:r w:rsidR="00501E61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fluence</w:t>
      </w:r>
      <w:r w:rsidR="005A45E6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501E6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 long-term </w:t>
      </w:r>
      <w:r w:rsidR="00FA0B66" w:rsidRPr="0038205D">
        <w:rPr>
          <w:rFonts w:ascii="Book Antiqua" w:hAnsi="Book Antiqua" w:cs="Times New Roman"/>
          <w:color w:val="000000" w:themeColor="text1"/>
          <w:sz w:val="24"/>
          <w:szCs w:val="24"/>
        </w:rPr>
        <w:t>complications and life quality</w:t>
      </w:r>
      <w:r w:rsidR="00501E61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us, </w:t>
      </w:r>
      <w:proofErr w:type="spellStart"/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is a feasible </w:t>
      </w:r>
      <w:proofErr w:type="spellStart"/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jejunostomy</w:t>
      </w:r>
      <w:proofErr w:type="spellEnd"/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cedure in </w:t>
      </w:r>
      <w:proofErr w:type="spellStart"/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oduodenectomy</w:t>
      </w:r>
      <w:proofErr w:type="spellEnd"/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gery. It is safe in causing less postoperative complications, especially pancreatic fistula, </w:t>
      </w:r>
      <w:r w:rsidR="00B62DC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thus </w:t>
      </w:r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>shorten</w:t>
      </w:r>
      <w:r w:rsidR="00B62DC7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1E7E2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ospitalization duration</w:t>
      </w:r>
      <w:r w:rsidR="001E7E2F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2EE23A57" w14:textId="77777777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D4849B9" w14:textId="5D7BA19D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CONCLUSION</w:t>
      </w:r>
    </w:p>
    <w:p w14:paraId="36EF477F" w14:textId="0CBF9874" w:rsidR="00D07A8D" w:rsidRPr="0038205D" w:rsidRDefault="000E70B2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gical method should be a key factor in reducing pancreatic fistula, and </w:t>
      </w:r>
      <w:proofErr w:type="spellStart"/>
      <w:r w:rsidR="00294BEE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294BE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need</w:t>
      </w:r>
      <w:r w:rsidR="006178F9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94BE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urther promotion.</w:t>
      </w:r>
    </w:p>
    <w:p w14:paraId="1496ACE7" w14:textId="77777777" w:rsidR="00D07A8D" w:rsidRPr="0038205D" w:rsidRDefault="00D07A8D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7373E49E" w14:textId="10677B9C" w:rsidR="00D07A8D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eastAsia="宋体" w:hAnsi="Book Antiqua" w:cs="Times New Roman"/>
          <w:b/>
          <w:color w:val="000000"/>
          <w:sz w:val="24"/>
          <w:szCs w:val="24"/>
        </w:rPr>
        <w:t xml:space="preserve">Key words: </w:t>
      </w:r>
      <w:bookmarkStart w:id="22" w:name="OLE_LINK100"/>
      <w:bookmarkStart w:id="23" w:name="OLE_LINK101"/>
      <w:proofErr w:type="spellStart"/>
      <w:r w:rsidR="00010AB1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010AB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</w:t>
      </w:r>
      <w:r w:rsidR="0026059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260591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creaticojejunostomy</w:t>
      </w:r>
      <w:proofErr w:type="spellEnd"/>
      <w:r w:rsidR="00260591" w:rsidRPr="0038205D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010AB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010AB1" w:rsidRPr="0038205D">
        <w:rPr>
          <w:rFonts w:ascii="Book Antiqua" w:hAnsi="Book Antiqua" w:cs="Times New Roman"/>
          <w:color w:val="000000" w:themeColor="text1"/>
          <w:sz w:val="24"/>
          <w:szCs w:val="24"/>
        </w:rPr>
        <w:t>ostoperative pancreatic fistula</w:t>
      </w:r>
      <w:r w:rsidR="0026059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260591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creatoduodenectomy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; Incidence</w:t>
      </w:r>
      <w:bookmarkEnd w:id="22"/>
      <w:bookmarkEnd w:id="23"/>
    </w:p>
    <w:p w14:paraId="40168546" w14:textId="6CFDDC52" w:rsidR="00B919A8" w:rsidRPr="0038205D" w:rsidRDefault="00B919A8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C6C6A7C" w14:textId="789A8B92" w:rsidR="00496126" w:rsidRPr="0038205D" w:rsidRDefault="00496126" w:rsidP="00C06230">
      <w:pPr>
        <w:autoSpaceDE w:val="0"/>
        <w:autoSpaceDN w:val="0"/>
        <w:adjustRightInd w:val="0"/>
        <w:snapToGrid w:val="0"/>
        <w:spacing w:line="360" w:lineRule="auto"/>
        <w:jc w:val="left"/>
        <w:rPr>
          <w:rFonts w:ascii="Book Antiqua" w:eastAsia="宋体" w:hAnsi="Book Antiqua" w:cs="Arial Unicode MS"/>
          <w:color w:val="000000"/>
          <w:sz w:val="24"/>
        </w:rPr>
      </w:pPr>
      <w:bookmarkStart w:id="24" w:name="OLE_LINK98"/>
      <w:bookmarkStart w:id="25" w:name="OLE_LINK156"/>
      <w:bookmarkStart w:id="26" w:name="OLE_LINK196"/>
      <w:bookmarkStart w:id="27" w:name="OLE_LINK217"/>
      <w:bookmarkStart w:id="28" w:name="OLE_LINK242"/>
      <w:bookmarkStart w:id="29" w:name="OLE_LINK247"/>
      <w:bookmarkStart w:id="30" w:name="OLE_LINK311"/>
      <w:bookmarkStart w:id="31" w:name="OLE_LINK312"/>
      <w:bookmarkStart w:id="32" w:name="OLE_LINK325"/>
      <w:bookmarkStart w:id="33" w:name="OLE_LINK330"/>
      <w:bookmarkStart w:id="34" w:name="OLE_LINK513"/>
      <w:bookmarkStart w:id="35" w:name="OLE_LINK514"/>
      <w:bookmarkStart w:id="36" w:name="OLE_LINK464"/>
      <w:bookmarkStart w:id="37" w:name="OLE_LINK465"/>
      <w:bookmarkStart w:id="38" w:name="OLE_LINK466"/>
      <w:bookmarkStart w:id="39" w:name="OLE_LINK470"/>
      <w:bookmarkStart w:id="40" w:name="OLE_LINK471"/>
      <w:bookmarkStart w:id="41" w:name="OLE_LINK472"/>
      <w:bookmarkStart w:id="42" w:name="OLE_LINK474"/>
      <w:bookmarkStart w:id="43" w:name="OLE_LINK512"/>
      <w:bookmarkStart w:id="44" w:name="OLE_LINK800"/>
      <w:bookmarkStart w:id="45" w:name="OLE_LINK982"/>
      <w:bookmarkStart w:id="46" w:name="OLE_LINK1027"/>
      <w:bookmarkStart w:id="47" w:name="OLE_LINK504"/>
      <w:bookmarkStart w:id="48" w:name="OLE_LINK546"/>
      <w:bookmarkStart w:id="49" w:name="OLE_LINK547"/>
      <w:bookmarkStart w:id="50" w:name="OLE_LINK575"/>
      <w:bookmarkStart w:id="51" w:name="OLE_LINK640"/>
      <w:bookmarkStart w:id="52" w:name="OLE_LINK672"/>
      <w:bookmarkStart w:id="53" w:name="OLE_LINK714"/>
      <w:bookmarkStart w:id="54" w:name="OLE_LINK651"/>
      <w:bookmarkStart w:id="55" w:name="OLE_LINK652"/>
      <w:bookmarkStart w:id="56" w:name="OLE_LINK744"/>
      <w:bookmarkStart w:id="57" w:name="OLE_LINK758"/>
      <w:bookmarkStart w:id="58" w:name="OLE_LINK787"/>
      <w:bookmarkStart w:id="59" w:name="OLE_LINK807"/>
      <w:bookmarkStart w:id="60" w:name="OLE_LINK820"/>
      <w:bookmarkStart w:id="61" w:name="OLE_LINK862"/>
      <w:bookmarkStart w:id="62" w:name="OLE_LINK879"/>
      <w:bookmarkStart w:id="63" w:name="OLE_LINK906"/>
      <w:bookmarkStart w:id="64" w:name="OLE_LINK928"/>
      <w:bookmarkStart w:id="65" w:name="OLE_LINK960"/>
      <w:bookmarkStart w:id="66" w:name="OLE_LINK861"/>
      <w:bookmarkStart w:id="67" w:name="OLE_LINK983"/>
      <w:bookmarkStart w:id="68" w:name="OLE_LINK1334"/>
      <w:bookmarkStart w:id="69" w:name="OLE_LINK1029"/>
      <w:bookmarkStart w:id="70" w:name="OLE_LINK1060"/>
      <w:bookmarkStart w:id="71" w:name="OLE_LINK1061"/>
      <w:bookmarkStart w:id="72" w:name="OLE_LINK1348"/>
      <w:bookmarkStart w:id="73" w:name="OLE_LINK1086"/>
      <w:bookmarkStart w:id="74" w:name="OLE_LINK1100"/>
      <w:bookmarkStart w:id="75" w:name="OLE_LINK1125"/>
      <w:bookmarkStart w:id="76" w:name="OLE_LINK1163"/>
      <w:bookmarkStart w:id="77" w:name="OLE_LINK1193"/>
      <w:bookmarkStart w:id="78" w:name="OLE_LINK1219"/>
      <w:bookmarkStart w:id="79" w:name="OLE_LINK1247"/>
      <w:bookmarkStart w:id="80" w:name="OLE_LINK1284"/>
      <w:bookmarkStart w:id="81" w:name="OLE_LINK1313"/>
      <w:bookmarkStart w:id="82" w:name="OLE_LINK1361"/>
      <w:bookmarkStart w:id="83" w:name="OLE_LINK1384"/>
      <w:bookmarkStart w:id="84" w:name="OLE_LINK1403"/>
      <w:bookmarkStart w:id="85" w:name="OLE_LINK1437"/>
      <w:bookmarkStart w:id="86" w:name="OLE_LINK1454"/>
      <w:bookmarkStart w:id="87" w:name="OLE_LINK1480"/>
      <w:bookmarkStart w:id="88" w:name="OLE_LINK1504"/>
      <w:bookmarkStart w:id="89" w:name="OLE_LINK1516"/>
      <w:bookmarkStart w:id="90" w:name="OLE_LINK135"/>
      <w:bookmarkStart w:id="91" w:name="OLE_LINK216"/>
      <w:bookmarkStart w:id="92" w:name="OLE_LINK259"/>
      <w:bookmarkStart w:id="93" w:name="OLE_LINK1186"/>
      <w:bookmarkStart w:id="94" w:name="OLE_LINK1265"/>
      <w:bookmarkStart w:id="95" w:name="OLE_LINK1373"/>
      <w:bookmarkStart w:id="96" w:name="OLE_LINK1478"/>
      <w:bookmarkStart w:id="97" w:name="OLE_LINK1644"/>
      <w:bookmarkStart w:id="98" w:name="OLE_LINK1884"/>
      <w:bookmarkStart w:id="99" w:name="OLE_LINK1885"/>
      <w:bookmarkStart w:id="100" w:name="OLE_LINK1538"/>
      <w:bookmarkStart w:id="101" w:name="OLE_LINK1539"/>
      <w:bookmarkStart w:id="102" w:name="OLE_LINK1543"/>
      <w:bookmarkStart w:id="103" w:name="OLE_LINK1549"/>
      <w:bookmarkStart w:id="104" w:name="OLE_LINK1778"/>
      <w:bookmarkStart w:id="105" w:name="OLE_LINK1756"/>
      <w:bookmarkStart w:id="106" w:name="OLE_LINK1776"/>
      <w:bookmarkStart w:id="107" w:name="OLE_LINK1777"/>
      <w:bookmarkStart w:id="108" w:name="OLE_LINK1868"/>
      <w:bookmarkStart w:id="109" w:name="OLE_LINK1744"/>
      <w:bookmarkStart w:id="110" w:name="OLE_LINK1817"/>
      <w:bookmarkStart w:id="111" w:name="OLE_LINK1835"/>
      <w:bookmarkStart w:id="112" w:name="OLE_LINK1866"/>
      <w:bookmarkStart w:id="113" w:name="OLE_LINK1882"/>
      <w:bookmarkStart w:id="114" w:name="OLE_LINK1901"/>
      <w:bookmarkStart w:id="115" w:name="OLE_LINK1902"/>
      <w:bookmarkStart w:id="116" w:name="OLE_LINK2013"/>
      <w:bookmarkStart w:id="117" w:name="OLE_LINK1894"/>
      <w:bookmarkStart w:id="118" w:name="OLE_LINK1929"/>
      <w:bookmarkStart w:id="119" w:name="OLE_LINK1941"/>
      <w:bookmarkStart w:id="120" w:name="OLE_LINK1995"/>
      <w:bookmarkStart w:id="121" w:name="OLE_LINK1938"/>
      <w:bookmarkStart w:id="122" w:name="OLE_LINK2081"/>
      <w:bookmarkStart w:id="123" w:name="OLE_LINK2082"/>
      <w:bookmarkStart w:id="124" w:name="OLE_LINK2292"/>
      <w:bookmarkStart w:id="125" w:name="OLE_LINK1931"/>
      <w:bookmarkStart w:id="126" w:name="OLE_LINK1964"/>
      <w:bookmarkStart w:id="127" w:name="OLE_LINK2020"/>
      <w:bookmarkStart w:id="128" w:name="OLE_LINK2071"/>
      <w:bookmarkStart w:id="129" w:name="OLE_LINK2134"/>
      <w:bookmarkStart w:id="130" w:name="OLE_LINK2265"/>
      <w:bookmarkStart w:id="131" w:name="OLE_LINK2562"/>
      <w:bookmarkStart w:id="132" w:name="OLE_LINK1923"/>
      <w:bookmarkStart w:id="133" w:name="OLE_LINK2192"/>
      <w:bookmarkStart w:id="134" w:name="OLE_LINK2110"/>
      <w:bookmarkStart w:id="135" w:name="OLE_LINK2445"/>
      <w:bookmarkStart w:id="136" w:name="OLE_LINK2446"/>
      <w:bookmarkStart w:id="137" w:name="OLE_LINK2169"/>
      <w:bookmarkStart w:id="138" w:name="OLE_LINK2190"/>
      <w:bookmarkStart w:id="139" w:name="OLE_LINK2331"/>
      <w:bookmarkStart w:id="140" w:name="OLE_LINK2345"/>
      <w:bookmarkStart w:id="141" w:name="OLE_LINK2467"/>
      <w:bookmarkStart w:id="142" w:name="OLE_LINK2484"/>
      <w:bookmarkStart w:id="143" w:name="OLE_LINK2157"/>
      <w:bookmarkStart w:id="144" w:name="OLE_LINK2221"/>
      <w:bookmarkStart w:id="145" w:name="OLE_LINK2252"/>
      <w:bookmarkStart w:id="146" w:name="OLE_LINK2348"/>
      <w:bookmarkStart w:id="147" w:name="OLE_LINK2451"/>
      <w:bookmarkStart w:id="148" w:name="OLE_LINK2627"/>
      <w:bookmarkStart w:id="149" w:name="OLE_LINK2482"/>
      <w:bookmarkStart w:id="150" w:name="OLE_LINK2663"/>
      <w:bookmarkStart w:id="151" w:name="OLE_LINK2761"/>
      <w:bookmarkStart w:id="152" w:name="OLE_LINK2856"/>
      <w:bookmarkStart w:id="153" w:name="OLE_LINK2993"/>
      <w:bookmarkStart w:id="154" w:name="OLE_LINK2643"/>
      <w:bookmarkStart w:id="155" w:name="OLE_LINK2583"/>
      <w:bookmarkStart w:id="156" w:name="OLE_LINK2762"/>
      <w:bookmarkStart w:id="157" w:name="OLE_LINK2962"/>
      <w:bookmarkStart w:id="158" w:name="OLE_LINK2582"/>
      <w:bookmarkStart w:id="159" w:name="OLE_LINK102"/>
      <w:proofErr w:type="gramStart"/>
      <w:r w:rsidRPr="0038205D">
        <w:rPr>
          <w:rFonts w:ascii="Book Antiqua" w:eastAsia="宋体" w:hAnsi="Book Antiqua" w:cs="Times New Roman"/>
          <w:b/>
          <w:color w:val="000000"/>
          <w:sz w:val="24"/>
          <w:lang w:val="en-GB"/>
        </w:rPr>
        <w:t xml:space="preserve">© </w:t>
      </w:r>
      <w:r w:rsidRPr="0038205D">
        <w:rPr>
          <w:rFonts w:ascii="Book Antiqua" w:eastAsia="AdvTimes" w:hAnsi="Book Antiqua" w:cs="AdvTimes"/>
          <w:b/>
          <w:color w:val="000000"/>
          <w:sz w:val="24"/>
        </w:rPr>
        <w:t>The Author(s) 2019.</w:t>
      </w:r>
      <w:proofErr w:type="gramEnd"/>
      <w:r w:rsidRPr="0038205D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gramStart"/>
      <w:r w:rsidRPr="0038205D">
        <w:rPr>
          <w:rFonts w:ascii="Book Antiqua" w:eastAsia="AdvTimes" w:hAnsi="Book Antiqua" w:cs="AdvTimes"/>
          <w:color w:val="000000"/>
          <w:sz w:val="24"/>
        </w:rPr>
        <w:t xml:space="preserve">Published by </w:t>
      </w:r>
      <w:proofErr w:type="spellStart"/>
      <w:r w:rsidRPr="0038205D">
        <w:rPr>
          <w:rFonts w:ascii="Book Antiqua" w:eastAsia="宋体" w:hAnsi="Book Antiqua" w:cs="Arial Unicode MS"/>
          <w:color w:val="000000"/>
          <w:sz w:val="24"/>
          <w:lang w:val="en-GB"/>
        </w:rPr>
        <w:t>Baishideng</w:t>
      </w:r>
      <w:proofErr w:type="spellEnd"/>
      <w:r w:rsidRPr="0038205D">
        <w:rPr>
          <w:rFonts w:ascii="Book Antiqua" w:eastAsia="宋体" w:hAnsi="Book Antiqua" w:cs="Arial Unicode MS"/>
          <w:color w:val="000000"/>
          <w:sz w:val="24"/>
          <w:lang w:val="en-GB"/>
        </w:rPr>
        <w:t xml:space="preserve"> Publishing Group Inc.</w:t>
      </w:r>
      <w:proofErr w:type="gramEnd"/>
      <w:r w:rsidRPr="0038205D">
        <w:rPr>
          <w:rFonts w:ascii="Book Antiqua" w:eastAsia="宋体" w:hAnsi="Book Antiqua" w:cs="Arial Unicode MS"/>
          <w:color w:val="000000"/>
          <w:sz w:val="24"/>
        </w:rPr>
        <w:t xml:space="preserve"> All rights reserved.</w:t>
      </w:r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</w:p>
    <w:bookmarkEnd w:id="159"/>
    <w:p w14:paraId="61FA2F05" w14:textId="77777777" w:rsidR="00496126" w:rsidRPr="0038205D" w:rsidRDefault="00496126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23F162B" w14:textId="30857BF6" w:rsidR="001E7E2F" w:rsidRPr="0038205D" w:rsidRDefault="00B919A8" w:rsidP="00C06230">
      <w:pPr>
        <w:spacing w:line="360" w:lineRule="auto"/>
        <w:jc w:val="left"/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</w:pPr>
      <w:bookmarkStart w:id="160" w:name="OLE_LINK19"/>
      <w:bookmarkStart w:id="161" w:name="OLE_LINK20"/>
      <w:bookmarkStart w:id="162" w:name="_Hlk5627428"/>
      <w:r w:rsidRPr="0038205D">
        <w:rPr>
          <w:rFonts w:ascii="Book Antiqua" w:eastAsia="Arial Unicode MS" w:hAnsi="Book Antiqua" w:cs="Arial Unicode MS"/>
          <w:b/>
          <w:color w:val="000000" w:themeColor="text1"/>
          <w:sz w:val="24"/>
          <w:szCs w:val="24"/>
        </w:rPr>
        <w:t>Core tip:</w:t>
      </w:r>
      <w:bookmarkEnd w:id="160"/>
      <w:bookmarkEnd w:id="161"/>
      <w:r w:rsidR="00496126" w:rsidRPr="0038205D">
        <w:rPr>
          <w:rFonts w:ascii="Book Antiqua" w:eastAsia="Arial Unicode MS" w:hAnsi="Book Antiqua" w:cs="Arial Unicode MS" w:hint="eastAsia"/>
          <w:b/>
          <w:color w:val="000000" w:themeColor="text1"/>
          <w:sz w:val="24"/>
          <w:szCs w:val="24"/>
        </w:rPr>
        <w:t xml:space="preserve"> </w:t>
      </w:r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is </w:t>
      </w:r>
      <w:r w:rsidR="00B62DC7" w:rsidRPr="0038205D">
        <w:rPr>
          <w:rFonts w:ascii="Book Antiqua" w:hAnsi="Book Antiqua" w:cs="Times New Roman"/>
          <w:color w:val="000000" w:themeColor="text1"/>
          <w:sz w:val="24"/>
          <w:szCs w:val="24"/>
        </w:rPr>
        <w:t>study</w:t>
      </w:r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e made a retrospective analysis of </w:t>
      </w:r>
      <w:proofErr w:type="spellStart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and traditional embedded </w:t>
      </w:r>
      <w:proofErr w:type="spellStart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jejunostomy</w:t>
      </w:r>
      <w:proofErr w:type="spellEnd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proofErr w:type="spellStart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oduodenectomy</w:t>
      </w:r>
      <w:proofErr w:type="spellEnd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confirmed the benefits of </w:t>
      </w:r>
      <w:proofErr w:type="spellStart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in the aspects of intraoperative and postoperative courses</w:t>
      </w:r>
      <w:r w:rsidR="009547F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especially in </w:t>
      </w:r>
      <w:r w:rsidR="00836FB6" w:rsidRPr="0038205D">
        <w:rPr>
          <w:rFonts w:ascii="Book Antiqua" w:hAnsi="Book Antiqua" w:cs="Times New Roman"/>
          <w:color w:val="000000" w:themeColor="text1"/>
          <w:sz w:val="24"/>
          <w:szCs w:val="24"/>
        </w:rPr>
        <w:t>reducing</w:t>
      </w:r>
      <w:r w:rsidR="009547F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incidence rate of postoperative pancreatic fistula</w:t>
      </w:r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s well as its non-inferiority features in the </w:t>
      </w:r>
      <w:r w:rsidR="00B62DC7" w:rsidRPr="0038205D">
        <w:rPr>
          <w:rFonts w:ascii="Book Antiqua" w:hAnsi="Book Antiqua" w:cs="Times New Roman"/>
          <w:color w:val="000000" w:themeColor="text1"/>
          <w:sz w:val="24"/>
          <w:szCs w:val="24"/>
        </w:rPr>
        <w:t>long-</w:t>
      </w:r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erm statuses. Surgical method should be a key factor in reducing postoperative pancreatic fistula. It should have been added into the calculator of pancreatic fistula, and </w:t>
      </w:r>
      <w:proofErr w:type="spellStart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B114F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needs further promotion.</w:t>
      </w:r>
    </w:p>
    <w:bookmarkEnd w:id="162"/>
    <w:p w14:paraId="3ECBFAF8" w14:textId="77777777" w:rsidR="001A65A4" w:rsidRPr="0038205D" w:rsidRDefault="001A65A4" w:rsidP="00C06230">
      <w:pPr>
        <w:spacing w:line="360" w:lineRule="auto"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0389732E" w14:textId="57E7D6CC" w:rsidR="0038205D" w:rsidRPr="0038205D" w:rsidRDefault="001A65A4" w:rsidP="00C06230">
      <w:pPr>
        <w:spacing w:line="360" w:lineRule="auto"/>
        <w:jc w:val="left"/>
        <w:rPr>
          <w:rFonts w:ascii="Book Antiqua" w:hAnsi="Book Antiqua" w:cs="宋体" w:hint="eastAsia"/>
          <w:color w:val="000000" w:themeColor="text1"/>
          <w:sz w:val="24"/>
          <w:szCs w:val="24"/>
        </w:rPr>
      </w:pPr>
      <w:bookmarkStart w:id="163" w:name="OLE_LINK103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Li YT, Zhang HY, Xing C, Ding C, Wu WM, Liao Q, Zhang TP, Zhao YP, Dai MH. </w:t>
      </w:r>
      <w:proofErr w:type="gram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ffect of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in reducing the incidence rate of pancreatic fistula </w:t>
      </w:r>
      <w:r w:rsidR="00B62DC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fter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oduodenectomy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proofErr w:type="gram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  <w:t xml:space="preserve">World J </w:t>
      </w:r>
      <w:proofErr w:type="spellStart"/>
      <w:r w:rsidRPr="0038205D"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  <w:t>Gastroenterol</w:t>
      </w:r>
      <w:proofErr w:type="spellEnd"/>
      <w:r w:rsidRPr="0038205D">
        <w:rPr>
          <w:rFonts w:ascii="Book Antiqua" w:eastAsia="Times New Roman" w:hAnsi="Book Antiqua" w:cs="宋体"/>
          <w:i/>
          <w:color w:val="000000" w:themeColor="text1"/>
          <w:sz w:val="24"/>
          <w:szCs w:val="24"/>
        </w:rPr>
        <w:t xml:space="preserve"> </w:t>
      </w:r>
      <w:r w:rsidR="0038205D" w:rsidRPr="0038205D">
        <w:rPr>
          <w:rFonts w:ascii="Book Antiqua" w:eastAsia="Times New Roman" w:hAnsi="Book Antiqua" w:cs="宋体"/>
          <w:color w:val="000000" w:themeColor="text1"/>
          <w:sz w:val="24"/>
          <w:szCs w:val="24"/>
        </w:rPr>
        <w:t xml:space="preserve">2019; 25(20): </w:t>
      </w:r>
      <w:r w:rsidR="0038205D" w:rsidRPr="0038205D">
        <w:rPr>
          <w:rFonts w:ascii="Book Antiqua" w:hAnsi="Book Antiqua" w:cs="宋体" w:hint="eastAsia"/>
          <w:color w:val="000000" w:themeColor="text1"/>
          <w:sz w:val="24"/>
          <w:szCs w:val="24"/>
        </w:rPr>
        <w:t>2514</w:t>
      </w:r>
      <w:r w:rsidR="0038205D" w:rsidRPr="0038205D">
        <w:rPr>
          <w:rFonts w:ascii="Book Antiqua" w:eastAsia="Times New Roman" w:hAnsi="Book Antiqua" w:cs="宋体"/>
          <w:color w:val="000000" w:themeColor="text1"/>
          <w:sz w:val="24"/>
          <w:szCs w:val="24"/>
        </w:rPr>
        <w:t>-</w:t>
      </w:r>
      <w:r w:rsidR="0038205D" w:rsidRPr="0038205D">
        <w:rPr>
          <w:rFonts w:ascii="Book Antiqua" w:hAnsi="Book Antiqua" w:cs="宋体" w:hint="eastAsia"/>
          <w:color w:val="000000" w:themeColor="text1"/>
          <w:sz w:val="24"/>
          <w:szCs w:val="24"/>
        </w:rPr>
        <w:t>2523</w:t>
      </w:r>
    </w:p>
    <w:p w14:paraId="66AE9074" w14:textId="21B22BC5" w:rsidR="0038205D" w:rsidRPr="0038205D" w:rsidRDefault="0038205D" w:rsidP="00C06230">
      <w:pPr>
        <w:spacing w:line="360" w:lineRule="auto"/>
        <w:jc w:val="left"/>
        <w:rPr>
          <w:rFonts w:ascii="Book Antiqua" w:hAnsi="Book Antiqua" w:cs="宋体" w:hint="eastAsia"/>
          <w:color w:val="000000" w:themeColor="text1"/>
          <w:sz w:val="24"/>
          <w:szCs w:val="24"/>
        </w:rPr>
      </w:pPr>
      <w:r w:rsidRPr="0038205D">
        <w:rPr>
          <w:rFonts w:ascii="Book Antiqua" w:eastAsia="Times New Roman" w:hAnsi="Book Antiqua" w:cs="宋体"/>
          <w:b/>
          <w:color w:val="000000" w:themeColor="text1"/>
          <w:sz w:val="24"/>
          <w:szCs w:val="24"/>
        </w:rPr>
        <w:t>URL:</w:t>
      </w:r>
      <w:r w:rsidRPr="0038205D">
        <w:rPr>
          <w:rFonts w:ascii="Book Antiqua" w:eastAsia="Times New Roman" w:hAnsi="Book Antiqua" w:cs="宋体"/>
          <w:color w:val="000000" w:themeColor="text1"/>
          <w:sz w:val="24"/>
          <w:szCs w:val="24"/>
        </w:rPr>
        <w:t xml:space="preserve"> https://www.wjgnet.com/1007-9327/full/v25/i20/</w:t>
      </w:r>
      <w:r w:rsidRPr="0038205D">
        <w:rPr>
          <w:rFonts w:ascii="Book Antiqua" w:hAnsi="Book Antiqua" w:cs="宋体" w:hint="eastAsia"/>
          <w:color w:val="000000" w:themeColor="text1"/>
          <w:sz w:val="24"/>
          <w:szCs w:val="24"/>
        </w:rPr>
        <w:t>2514</w:t>
      </w:r>
      <w:r w:rsidRPr="0038205D">
        <w:rPr>
          <w:rFonts w:ascii="Book Antiqua" w:eastAsia="Times New Roman" w:hAnsi="Book Antiqua" w:cs="宋体"/>
          <w:color w:val="000000" w:themeColor="text1"/>
          <w:sz w:val="24"/>
          <w:szCs w:val="24"/>
        </w:rPr>
        <w:t>.htm</w:t>
      </w:r>
    </w:p>
    <w:p w14:paraId="56A92AEC" w14:textId="1436CFF2" w:rsidR="001A65A4" w:rsidRPr="0038205D" w:rsidRDefault="0038205D" w:rsidP="00C06230">
      <w:pPr>
        <w:spacing w:line="360" w:lineRule="auto"/>
        <w:jc w:val="left"/>
        <w:rPr>
          <w:rFonts w:ascii="Book Antiqua" w:hAnsi="Book Antiqua" w:cs="Times New Roman" w:hint="eastAsia"/>
          <w:color w:val="000000" w:themeColor="text1"/>
          <w:sz w:val="24"/>
          <w:szCs w:val="24"/>
        </w:rPr>
      </w:pPr>
      <w:r w:rsidRPr="0038205D">
        <w:rPr>
          <w:rFonts w:ascii="Book Antiqua" w:eastAsia="Times New Roman" w:hAnsi="Book Antiqua" w:cs="宋体"/>
          <w:b/>
          <w:color w:val="000000" w:themeColor="text1"/>
          <w:sz w:val="24"/>
          <w:szCs w:val="24"/>
        </w:rPr>
        <w:t>DOI:</w:t>
      </w:r>
      <w:r w:rsidRPr="0038205D">
        <w:rPr>
          <w:rFonts w:ascii="Book Antiqua" w:eastAsia="Times New Roman" w:hAnsi="Book Antiqua" w:cs="宋体"/>
          <w:color w:val="000000" w:themeColor="text1"/>
          <w:sz w:val="24"/>
          <w:szCs w:val="24"/>
        </w:rPr>
        <w:t xml:space="preserve"> https://dx.doi.org/10.3748/wjg.v25.i20.</w:t>
      </w:r>
      <w:r w:rsidRPr="0038205D">
        <w:rPr>
          <w:rFonts w:ascii="Book Antiqua" w:hAnsi="Book Antiqua" w:cs="宋体" w:hint="eastAsia"/>
          <w:color w:val="000000" w:themeColor="text1"/>
          <w:sz w:val="24"/>
          <w:szCs w:val="24"/>
        </w:rPr>
        <w:t>2514</w:t>
      </w:r>
    </w:p>
    <w:bookmarkEnd w:id="163"/>
    <w:p w14:paraId="32E08FC1" w14:textId="77777777" w:rsidR="001A65A4" w:rsidRPr="0038205D" w:rsidRDefault="001A65A4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59DD6FE" w14:textId="77777777" w:rsidR="00D07A8D" w:rsidRPr="0038205D" w:rsidRDefault="00BC31E0" w:rsidP="00C06230">
      <w:pPr>
        <w:pageBreakBefore/>
        <w:spacing w:line="360" w:lineRule="auto"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INTRODUCTION</w:t>
      </w:r>
    </w:p>
    <w:p w14:paraId="534D97DA" w14:textId="20186AA1" w:rsidR="00BC31E0" w:rsidRPr="0038205D" w:rsidRDefault="003B794B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duodenectomy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D3616" w:rsidRPr="0038205D">
        <w:rPr>
          <w:rFonts w:ascii="Book Antiqua" w:hAnsi="Book Antiqua" w:cs="Times New Roman"/>
          <w:color w:val="000000" w:themeColor="text1"/>
          <w:sz w:val="24"/>
          <w:szCs w:val="24"/>
        </w:rPr>
        <w:t>(PD)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D361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73D0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stly </w:t>
      </w:r>
      <w:r w:rsidR="009D361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known as 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9D361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pple procedure, has been the standard technique for treating </w:t>
      </w:r>
      <w:r w:rsidR="00DD5A7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wide variety</w:t>
      </w:r>
      <w:r w:rsidR="009D361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lesions at the pancreatic head for many </w:t>
      </w:r>
      <w:proofErr w:type="gramStart"/>
      <w:r w:rsidR="009D3616" w:rsidRPr="0038205D">
        <w:rPr>
          <w:rFonts w:ascii="Book Antiqua" w:hAnsi="Book Antiqua" w:cs="Times New Roman"/>
          <w:color w:val="000000" w:themeColor="text1"/>
          <w:sz w:val="24"/>
          <w:szCs w:val="24"/>
        </w:rPr>
        <w:t>years</w:t>
      </w:r>
      <w:r w:rsidR="00201E2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CF14CE" w:rsidRPr="0038205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aGlwcGxlPC9BdXRob3I+PFllYXI+MTk0MjwvWWVhcj48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</w:fldData>
        </w:fldChar>
      </w:r>
      <w:r w:rsidR="00201E20" w:rsidRPr="0038205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201E20" w:rsidRPr="0038205D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aGlwcGxlPC9BdXRob3I+PFllYXI+MTk0MjwvWWVhcj48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</w:fldData>
        </w:fldChar>
      </w:r>
      <w:r w:rsidR="00201E20" w:rsidRPr="0038205D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201E20" w:rsidRPr="0038205D">
        <w:rPr>
          <w:rFonts w:ascii="Book Antiqua" w:hAnsi="Book Antiqua" w:cs="Times New Roman"/>
          <w:color w:val="000000" w:themeColor="text1"/>
          <w:sz w:val="24"/>
          <w:szCs w:val="24"/>
        </w:rPr>
      </w:r>
      <w:r w:rsidR="00201E20" w:rsidRPr="0038205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CF14CE" w:rsidRPr="0038205D">
        <w:rPr>
          <w:rFonts w:ascii="Book Antiqua" w:hAnsi="Book Antiqua" w:cs="Times New Roman"/>
          <w:color w:val="000000" w:themeColor="text1"/>
          <w:sz w:val="24"/>
          <w:szCs w:val="24"/>
        </w:rPr>
      </w:r>
      <w:r w:rsidR="00CF14CE" w:rsidRPr="0038205D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201E2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-4</w:t>
      </w:r>
      <w:r w:rsidR="00CF14CE" w:rsidRPr="0038205D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201E2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9D361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A26D6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h the </w:t>
      </w:r>
      <w:r w:rsidR="008E0ED0" w:rsidRPr="0038205D">
        <w:rPr>
          <w:rFonts w:ascii="Book Antiqua" w:hAnsi="Book Antiqua" w:cs="Times New Roman"/>
          <w:color w:val="000000" w:themeColor="text1"/>
          <w:sz w:val="24"/>
          <w:szCs w:val="24"/>
        </w:rPr>
        <w:t>development</w:t>
      </w:r>
      <w:r w:rsidR="00A26D6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surgical technique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26D6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1F1471" w:rsidRPr="0038205D">
        <w:rPr>
          <w:rFonts w:ascii="Book Antiqua" w:hAnsi="Book Antiqua" w:cs="Times New Roman"/>
          <w:color w:val="000000" w:themeColor="text1"/>
          <w:sz w:val="24"/>
          <w:szCs w:val="24"/>
        </w:rPr>
        <w:t>improvement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A26D6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A26D6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gical equipment</w:t>
      </w:r>
      <w:r w:rsidR="001F1471" w:rsidRPr="0038205D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A26D6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1F147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gress 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A26D6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rioperative management, </w:t>
      </w:r>
      <w:r w:rsidR="006C7011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e mortality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ate</w:t>
      </w:r>
      <w:r w:rsidR="006C701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PD has been reduced to 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&lt;</w:t>
      </w:r>
      <w:r w:rsidR="006C701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3% in </w:t>
      </w:r>
      <w:r w:rsidR="00BB277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high-volume academic medical </w:t>
      </w:r>
      <w:proofErr w:type="gramStart"/>
      <w:r w:rsidR="00BB277F" w:rsidRPr="0038205D">
        <w:rPr>
          <w:rFonts w:ascii="Book Antiqua" w:hAnsi="Book Antiqua" w:cs="Times New Roman"/>
          <w:color w:val="000000" w:themeColor="text1"/>
          <w:sz w:val="24"/>
          <w:szCs w:val="24"/>
        </w:rPr>
        <w:t>centers</w: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PZ3VybzwvQXV0aG9yPjxZZWFyPjIwMTc8L1llYXI+PFJl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PZ3VybzwvQXV0aG9yPjxZZWFyPjIwMTc8L1llYXI+PFJl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5-8</w: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BB277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However, the </w:t>
      </w:r>
      <w:r w:rsidR="00DD5A7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te of </w:t>
      </w:r>
      <w:r w:rsidR="00BB277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toperative </w:t>
      </w:r>
      <w:r w:rsidR="00DD5A78" w:rsidRPr="0038205D">
        <w:rPr>
          <w:rFonts w:ascii="Book Antiqua" w:hAnsi="Book Antiqua" w:cs="Times New Roman"/>
          <w:color w:val="000000" w:themeColor="text1"/>
          <w:sz w:val="24"/>
          <w:szCs w:val="24"/>
        </w:rPr>
        <w:t>morbidities, including</w:t>
      </w:r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stoperative pancreatic fistula (POPF, </w:t>
      </w:r>
      <w:r w:rsidR="00AC1857" w:rsidRPr="0038205D">
        <w:rPr>
          <w:rFonts w:ascii="Book Antiqua" w:hAnsi="Book Antiqua" w:cs="Times New Roman"/>
          <w:color w:val="000000" w:themeColor="text1"/>
          <w:sz w:val="24"/>
          <w:szCs w:val="24"/>
        </w:rPr>
        <w:t>3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>-4</w:t>
      </w:r>
      <w:r w:rsidR="00AC1857" w:rsidRPr="0038205D">
        <w:rPr>
          <w:rFonts w:ascii="Book Antiqua" w:hAnsi="Book Antiqua" w:cs="Times New Roman"/>
          <w:color w:val="000000" w:themeColor="text1"/>
          <w:sz w:val="24"/>
          <w:szCs w:val="24"/>
        </w:rPr>
        <w:t>5</w:t>
      </w:r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>%),</w:t>
      </w:r>
      <w:r w:rsidR="009C533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layed gastric emptying (</w:t>
      </w:r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>7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>-37%), anastomotic stenosis (3.3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>-30%), infection (2.5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-23.3%), 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>abdominal bleeding (5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>-12%</w:t>
      </w:r>
      <w:proofErr w:type="gramStart"/>
      <w:r w:rsidR="000D604A" w:rsidRPr="0038205D">
        <w:rPr>
          <w:rFonts w:ascii="Book Antiqua" w:hAnsi="Book Antiqua" w:cs="Times New Roman"/>
          <w:color w:val="000000" w:themeColor="text1"/>
          <w:sz w:val="24"/>
          <w:szCs w:val="24"/>
        </w:rPr>
        <w:t>)</w:t>
      </w:r>
      <w:r w:rsidR="00A602E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A602E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YXdhaTwvQXV0aG9yPjxZZWFyPjIwMTA8L1llYXI+PFJl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YXdhaTwvQXV0aG9yPjxZZWFyPjIwMTA8L1llYXI+PFJl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602E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A602E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9-13</w:t>
      </w:r>
      <w:r w:rsidR="00A602E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602E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DD5A78" w:rsidRPr="0038205D">
        <w:rPr>
          <w:rFonts w:ascii="Book Antiqua" w:hAnsi="Book Antiqua" w:cs="Times New Roman"/>
          <w:color w:val="000000" w:themeColor="text1"/>
          <w:sz w:val="24"/>
          <w:szCs w:val="24"/>
        </w:rPr>
        <w:t>, remains as high as 30%</w:t>
      </w:r>
      <w:r w:rsidR="001E4DE4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A602E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747F6" w:rsidRPr="0038205D">
        <w:rPr>
          <w:rFonts w:ascii="Book Antiqua" w:hAnsi="Book Antiqua" w:cs="Times New Roman"/>
          <w:color w:val="000000" w:themeColor="text1"/>
          <w:sz w:val="24"/>
          <w:szCs w:val="24"/>
        </w:rPr>
        <w:t>Among them, POPF is one of the most relevant and harmful complications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7747F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It is</w:t>
      </w:r>
      <w:r w:rsidR="007747F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fined as leakage of pancreatic secretions from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7747F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maged pancreatic duct after surgery. </w:t>
      </w:r>
      <w:r w:rsidR="0085755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PF 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can</w:t>
      </w:r>
      <w:r w:rsidR="0085755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use abdominal bleeding, infection, anastomotic leakage, pancreatic </w:t>
      </w:r>
      <w:proofErr w:type="spellStart"/>
      <w:r w:rsidR="00857559" w:rsidRPr="0038205D">
        <w:rPr>
          <w:rFonts w:ascii="Book Antiqua" w:hAnsi="Book Antiqua" w:cs="Times New Roman"/>
          <w:color w:val="000000" w:themeColor="text1"/>
          <w:sz w:val="24"/>
          <w:szCs w:val="24"/>
        </w:rPr>
        <w:t>pseudocysts</w:t>
      </w:r>
      <w:proofErr w:type="spellEnd"/>
      <w:r w:rsidR="0085755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or even enzymatic </w:t>
      </w:r>
      <w:proofErr w:type="spellStart"/>
      <w:proofErr w:type="gramStart"/>
      <w:r w:rsidR="00857559" w:rsidRPr="0038205D">
        <w:rPr>
          <w:rFonts w:ascii="Book Antiqua" w:hAnsi="Book Antiqua" w:cs="Times New Roman"/>
          <w:color w:val="000000" w:themeColor="text1"/>
          <w:sz w:val="24"/>
          <w:szCs w:val="24"/>
        </w:rPr>
        <w:t>mediastinitis</w:t>
      </w:r>
      <w:proofErr w:type="spellEnd"/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b29uPC9BdXRob3I+PFllYXI+MjAwNzwvWWVhcj48UmVj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</w:fldData>
        </w:fldChar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b29uPC9BdXRob3I+PFllYXI+MjAwNzwvWWVhcj48UmVj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</w:fldData>
        </w:fldChar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67D01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0,14-16</w:t>
      </w:r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A7174C" w:rsidRPr="0038205D">
        <w:rPr>
          <w:rFonts w:ascii="Book Antiqua" w:hAnsi="Book Antiqua" w:cs="Times New Roman"/>
          <w:color w:val="000000" w:themeColor="text1"/>
          <w:sz w:val="24"/>
          <w:szCs w:val="24"/>
        </w:rPr>
        <w:t>. These conditions</w:t>
      </w:r>
      <w:r w:rsidR="000A5A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747F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rease not </w:t>
      </w:r>
      <w:r w:rsidR="007509E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ly </w:t>
      </w:r>
      <w:r w:rsidR="00A1684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hospitalization time and related cost, but also </w:t>
      </w:r>
      <w:r w:rsidR="0011531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isk of hospital </w:t>
      </w:r>
      <w:proofErr w:type="gramStart"/>
      <w:r w:rsidR="00115319" w:rsidRPr="0038205D">
        <w:rPr>
          <w:rFonts w:ascii="Book Antiqua" w:hAnsi="Book Antiqua" w:cs="Times New Roman"/>
          <w:color w:val="000000" w:themeColor="text1"/>
          <w:sz w:val="24"/>
          <w:szCs w:val="24"/>
        </w:rPr>
        <w:t>death</w:t>
      </w:r>
      <w:r w:rsidR="0011531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11531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b29uPC9BdXRob3I+PFllYXI+MjAwNzwvWWVhcj48UmVj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</w:fldData>
        </w:fldChar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b29uPC9BdXRob3I+PFllYXI+MjAwNzwvWWVhcj48UmVj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</w:fldData>
        </w:fldChar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67D0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1531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11531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67D01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0,14-16</w:t>
      </w:r>
      <w:r w:rsidR="0011531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11531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7509EC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2C76E45" w14:textId="41C9EE71" w:rsidR="00055BFE" w:rsidRPr="0038205D" w:rsidRDefault="00BB277F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jejunostomy</w:t>
      </w:r>
      <w:proofErr w:type="spellEnd"/>
      <w:r w:rsidR="0093100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PJ)</w:t>
      </w:r>
      <w:r w:rsidR="0060210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major procedure in PD</w:t>
      </w:r>
      <w:r w:rsidR="0017348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or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onstruction of 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digestive system.</w:t>
      </w:r>
      <w:r w:rsidR="0085552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23D9F" w:rsidRPr="0038205D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17348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technique 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used to perform </w:t>
      </w:r>
      <w:r w:rsidR="0093100C" w:rsidRPr="0038205D">
        <w:rPr>
          <w:rFonts w:ascii="Book Antiqua" w:hAnsi="Book Antiqua" w:cs="Times New Roman"/>
          <w:color w:val="000000" w:themeColor="text1"/>
          <w:sz w:val="24"/>
          <w:szCs w:val="24"/>
        </w:rPr>
        <w:t>PJ</w:t>
      </w:r>
      <w:r w:rsidR="0017348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termines </w:t>
      </w:r>
      <w:r w:rsidR="00105ED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93100C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cidence rate of POPF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some </w:t>
      </w:r>
      <w:proofErr w:type="gramStart"/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>degree</w:t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YWk8L0F1dGhvcj48WWVhcj4yMDA5PC9ZZWFyPjxSZWNO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YWk8L0F1dGhvcj48WWVhcj4yMDA5PC9ZZWFyPjxSZWNO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7-19</w:t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93100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93100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</w:t>
      </w:r>
      <w:r w:rsidR="009810B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curity of </w:t>
      </w:r>
      <w:r w:rsidR="00700B38" w:rsidRPr="0038205D">
        <w:rPr>
          <w:rFonts w:ascii="Book Antiqua" w:hAnsi="Book Antiqua" w:cs="Times New Roman"/>
          <w:color w:val="000000" w:themeColor="text1"/>
          <w:sz w:val="24"/>
          <w:szCs w:val="24"/>
        </w:rPr>
        <w:t>PJ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BB245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00B3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risk of </w:t>
      </w:r>
      <w:r w:rsidR="00BB245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PF are 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idered to be </w:t>
      </w:r>
      <w:r w:rsidR="00BB245A" w:rsidRPr="0038205D">
        <w:rPr>
          <w:rFonts w:ascii="Book Antiqua" w:hAnsi="Book Antiqua" w:cs="Times New Roman"/>
          <w:color w:val="000000" w:themeColor="text1"/>
          <w:sz w:val="24"/>
          <w:szCs w:val="24"/>
        </w:rPr>
        <w:t>related to the texture of the pancreas</w:t>
      </w:r>
      <w:r w:rsidR="006021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BB245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diameter of 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BB245A" w:rsidRPr="0038205D">
        <w:rPr>
          <w:rFonts w:ascii="Book Antiqua" w:hAnsi="Book Antiqua" w:cs="Times New Roman"/>
          <w:color w:val="000000" w:themeColor="text1"/>
          <w:sz w:val="24"/>
          <w:szCs w:val="24"/>
        </w:rPr>
        <w:t>main pancreatic duct</w:t>
      </w:r>
      <w:r w:rsidR="006021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, and many other factors</w:t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Lai&lt;/Author&gt;&lt;Year&gt;2009&lt;/Year&gt;&lt;RecNum&gt;834&lt;/RecNum&gt;&lt;DisplayText&gt;&lt;style face="superscript"&gt;17&lt;/style&gt;&lt;/DisplayText&gt;&lt;record&gt;&lt;rec-number&gt;834&lt;/rec-number&gt;&lt;foreign-keys&gt;&lt;key app="EN" db-id="9x9ve0wf8dx0tiex0aqpze0s02df0pfwzs9z" timestamp="1552313576"&gt;834&lt;/key&gt;&lt;/foreign-keys&gt;&lt;ref-type name="Journal Article"&gt;17&lt;/ref-type&gt;&lt;contributors&gt;&lt;authors&gt;&lt;author&gt;Lai, E. C.&lt;/author&gt;&lt;author&gt;Lau, S. H.&lt;/author&gt;&lt;author&gt;Lau, W. Y.&lt;/author&gt;&lt;/authors&gt;&lt;/contributors&gt;&lt;auth-address&gt;Faculty of Medicine, The Chinese University of Hong Kong, Hong Kong, China.&lt;/auth-address&gt;&lt;titles&gt;&lt;title&gt;Measures to prevent pancreatic fistula after pancreatoduodenectomy: a comprehensive review&lt;/title&gt;&lt;secondary-title&gt;Arch Surg&lt;/secondary-title&gt;&lt;/titles&gt;&lt;periodical&gt;&lt;full-title&gt;Arch Surg&lt;/full-title&gt;&lt;/periodical&gt;&lt;pages&gt;1074-80&lt;/pages&gt;&lt;volume&gt;144&lt;/volume&gt;&lt;number&gt;11&lt;/number&gt;&lt;keywords&gt;&lt;keyword&gt;Anastomosis, Surgical&lt;/keyword&gt;&lt;keyword&gt;Female&lt;/keyword&gt;&lt;keyword&gt;Gastrointestinal Agents/therapeutic use&lt;/keyword&gt;&lt;keyword&gt;Humans&lt;/keyword&gt;&lt;keyword&gt;Male&lt;/keyword&gt;&lt;keyword&gt;Octreotide/therapeutic use&lt;/keyword&gt;&lt;keyword&gt;Pancreatic Fistula/etiology/*prevention &amp;amp; control&lt;/keyword&gt;&lt;keyword&gt;Pancreatic Neoplasms/surgery&lt;/keyword&gt;&lt;keyword&gt;Pancreaticoduodenectomy/*adverse effects/methods&lt;/keyword&gt;&lt;keyword&gt;Pancreaticojejunostomy/*adverse effects/methods&lt;/keyword&gt;&lt;keyword&gt;Postoperative Complications/*prevention &amp;amp; control&lt;/keyword&gt;&lt;keyword&gt;Prognosis&lt;/keyword&gt;&lt;keyword&gt;Randomized Controlled Trials as Topic&lt;/keyword&gt;&lt;keyword&gt;Risk Assessment&lt;/keyword&gt;&lt;keyword&gt;Suture Techniques&lt;/keyword&gt;&lt;keyword&gt;Treatment Outcome&lt;/keyword&gt;&lt;/keywords&gt;&lt;dates&gt;&lt;year&gt;2009&lt;/year&gt;&lt;pub-dates&gt;&lt;date&gt;Nov&lt;/date&gt;&lt;/pub-dates&gt;&lt;/dates&gt;&lt;isbn&gt;1538-3644 (Electronic)&amp;#xD;0004-0010 (Linking)&lt;/isbn&gt;&lt;accession-num&gt;19917946&lt;/accession-num&gt;&lt;urls&gt;&lt;related-urls&gt;&lt;url&gt;https://www.ncbi.nlm.nih.gov/pubmed/19917946&lt;/url&gt;&lt;/related-urls&gt;&lt;/urls&gt;&lt;electronic-resource-num&gt;10.1001/archsurg.2009.193&lt;/electronic-resource-num&gt;&lt;/record&gt;&lt;/Cite&gt;&lt;/EndNote&gt;</w:instrText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7</w:t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332E3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traditional 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>technique that has been used for</w:t>
      </w:r>
      <w:r w:rsidR="00332E3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J </w:t>
      </w:r>
      <w:r w:rsidR="00B26C43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 PD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at</w:t>
      </w:r>
      <w:r w:rsidR="00CB023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still used worldwide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volves</w:t>
      </w:r>
      <w:r w:rsidR="00113AB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32E3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mbedding the </w:t>
      </w:r>
      <w:r w:rsidR="00B26C4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ected </w:t>
      </w:r>
      <w:r w:rsidR="00332E32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 end into the small intestine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an end-to-end fashion</w:t>
      </w:r>
      <w:r w:rsidR="00CB0230" w:rsidRPr="0038205D">
        <w:rPr>
          <w:rFonts w:ascii="Book Antiqua" w:hAnsi="Book Antiqua" w:cs="Times New Roman"/>
          <w:color w:val="000000" w:themeColor="text1"/>
          <w:sz w:val="24"/>
          <w:szCs w:val="24"/>
        </w:rPr>
        <w:t>. Th</w:t>
      </w:r>
      <w:r w:rsidR="00B32439" w:rsidRPr="0038205D">
        <w:rPr>
          <w:rFonts w:ascii="Book Antiqua" w:hAnsi="Book Antiqua" w:cs="Times New Roman"/>
          <w:color w:val="000000" w:themeColor="text1"/>
          <w:sz w:val="24"/>
          <w:szCs w:val="24"/>
        </w:rPr>
        <w:t>is allows</w:t>
      </w:r>
      <w:r w:rsidR="00CB023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anastomotic stoma 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to be quite large</w:t>
      </w:r>
      <w:r w:rsidR="00CB023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In 2000, </w:t>
      </w:r>
      <w:proofErr w:type="spellStart"/>
      <w:r w:rsidR="008A6912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8A691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posed a U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8A6912" w:rsidRPr="0038205D">
        <w:rPr>
          <w:rFonts w:ascii="Book Antiqua" w:hAnsi="Book Antiqua" w:cs="Times New Roman"/>
          <w:color w:val="000000" w:themeColor="text1"/>
          <w:sz w:val="24"/>
          <w:szCs w:val="24"/>
        </w:rPr>
        <w:t>style</w:t>
      </w:r>
      <w:r w:rsidR="00CB023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uct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CB0230" w:rsidRPr="0038205D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CB0230" w:rsidRPr="0038205D">
        <w:rPr>
          <w:rFonts w:ascii="Book Antiqua" w:hAnsi="Book Antiqua" w:cs="Times New Roman"/>
          <w:color w:val="000000" w:themeColor="text1"/>
          <w:sz w:val="24"/>
          <w:szCs w:val="24"/>
        </w:rPr>
        <w:t>mucosa</w:t>
      </w:r>
      <w:r w:rsidR="008A691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tic procedure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at</w:t>
      </w:r>
      <w:r w:rsidR="008A691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 </w:t>
      </w:r>
      <w:r w:rsidR="00F60EB2" w:rsidRPr="0038205D">
        <w:rPr>
          <w:rFonts w:ascii="Book Antiqua" w:hAnsi="Book Antiqua" w:cs="Times New Roman"/>
          <w:color w:val="000000" w:themeColor="text1"/>
          <w:sz w:val="24"/>
          <w:szCs w:val="24"/>
        </w:rPr>
        <w:t>expected</w:t>
      </w:r>
      <w:r w:rsidR="008A691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more safely reduce</w:t>
      </w:r>
      <w:r w:rsidR="008A691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rate of </w:t>
      </w:r>
      <w:proofErr w:type="gramStart"/>
      <w:r w:rsidR="008A6912" w:rsidRPr="0038205D">
        <w:rPr>
          <w:rFonts w:ascii="Book Antiqua" w:hAnsi="Book Antiqua" w:cs="Times New Roman"/>
          <w:color w:val="000000" w:themeColor="text1"/>
          <w:sz w:val="24"/>
          <w:szCs w:val="24"/>
        </w:rPr>
        <w:t>POP</w:t>
      </w:r>
      <w:r w:rsidR="00094713" w:rsidRPr="0038205D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OCwxOT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dyb2JteWVyPC9B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OCwxOT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dyb2JteWVyPC9B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8,19</w:t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DC16F1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8A6912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93745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</w:t>
      </w:r>
      <w:r w:rsidR="00DD5A78" w:rsidRPr="0038205D">
        <w:rPr>
          <w:rFonts w:ascii="Book Antiqua" w:hAnsi="Book Antiqua" w:cs="Times New Roman"/>
          <w:color w:val="000000" w:themeColor="text1"/>
          <w:sz w:val="24"/>
          <w:szCs w:val="24"/>
        </w:rPr>
        <w:t>is article</w:t>
      </w:r>
      <w:r w:rsidR="0093745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e </w:t>
      </w:r>
      <w:r w:rsidR="00F64479" w:rsidRPr="0038205D">
        <w:rPr>
          <w:rFonts w:ascii="Book Antiqua" w:hAnsi="Book Antiqua" w:cs="Times New Roman"/>
          <w:color w:val="000000" w:themeColor="text1"/>
          <w:sz w:val="24"/>
          <w:szCs w:val="24"/>
        </w:rPr>
        <w:t>share our experience</w:t>
      </w:r>
      <w:r w:rsidR="001663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6447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clinical data 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garding </w:t>
      </w:r>
      <w:r w:rsidR="00F6447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D </w:t>
      </w:r>
      <w:r w:rsidR="0093745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identify the differences </w:t>
      </w:r>
      <w:r w:rsidR="00F6447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advantages </w:t>
      </w:r>
      <w:r w:rsidR="00937458" w:rsidRPr="0038205D">
        <w:rPr>
          <w:rFonts w:ascii="Book Antiqua" w:hAnsi="Book Antiqua" w:cs="Times New Roman"/>
          <w:color w:val="000000" w:themeColor="text1"/>
          <w:sz w:val="24"/>
          <w:szCs w:val="24"/>
        </w:rPr>
        <w:t>of these two kinds of PJ procedures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. We also provide</w:t>
      </w:r>
      <w:r w:rsidR="00F6447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ggestions 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regarding</w:t>
      </w:r>
      <w:r w:rsidR="001941C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60EB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surgical </w:t>
      </w:r>
      <w:r w:rsidR="001941C8" w:rsidRPr="0038205D">
        <w:rPr>
          <w:rFonts w:ascii="Book Antiqua" w:hAnsi="Book Antiqua" w:cs="Times New Roman"/>
          <w:color w:val="000000" w:themeColor="text1"/>
          <w:sz w:val="24"/>
          <w:szCs w:val="24"/>
        </w:rPr>
        <w:t>treatment</w:t>
      </w:r>
      <w:r w:rsidR="00F60EB2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941C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60EB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ED5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60EB2" w:rsidRPr="0038205D">
        <w:rPr>
          <w:rFonts w:ascii="Book Antiqua" w:hAnsi="Book Antiqua" w:cs="Times New Roman"/>
          <w:color w:val="000000" w:themeColor="text1"/>
          <w:sz w:val="24"/>
          <w:szCs w:val="24"/>
        </w:rPr>
        <w:t>Chinese population</w:t>
      </w:r>
      <w:r w:rsidR="0016630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s well as a supplement of the risk calculator of POPF, to improve </w:t>
      </w:r>
      <w:r w:rsidR="00166305" w:rsidRPr="0038205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he prevention of POPF after PD</w:t>
      </w:r>
      <w:r w:rsidR="00F60EB2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7DE325F" w14:textId="77777777" w:rsidR="00055BFE" w:rsidRPr="0038205D" w:rsidRDefault="00055BFE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7D0840F" w14:textId="443DE1AA" w:rsidR="00D57FAF" w:rsidRPr="0038205D" w:rsidRDefault="00D57FAF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/>
          <w:b/>
          <w:color w:val="000000"/>
          <w:sz w:val="24"/>
          <w:szCs w:val="24"/>
        </w:rPr>
        <w:t>MATERIALS AND METHODS</w:t>
      </w:r>
    </w:p>
    <w:p w14:paraId="0D27AA4E" w14:textId="6DA3D371" w:rsidR="0083524B" w:rsidRPr="0038205D" w:rsidRDefault="007921DE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From January</w:t>
      </w:r>
      <w:r w:rsidR="007F63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2008 to December 2014</w:t>
      </w:r>
      <w:r w:rsidR="00FB5E9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601FC" w:rsidRPr="0038205D">
        <w:rPr>
          <w:rFonts w:ascii="Book Antiqua" w:hAnsi="Book Antiqua" w:cs="Times New Roman"/>
          <w:color w:val="000000" w:themeColor="text1"/>
          <w:sz w:val="24"/>
          <w:szCs w:val="24"/>
        </w:rPr>
        <w:t>40</w:t>
      </w:r>
      <w:r w:rsidR="00481DE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2 </w:t>
      </w:r>
      <w:r w:rsidR="00FB5E9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</w:t>
      </w:r>
      <w:r w:rsidR="0033648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underwent PD for benign or malignant lesions at the pancreatic head </w:t>
      </w:r>
      <w:r w:rsidR="00DD5A7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 </w:t>
      </w:r>
      <w:r w:rsidR="0033648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king Union Medical College Hospital. </w:t>
      </w:r>
      <w:r w:rsidR="00093DA6" w:rsidRPr="0038205D">
        <w:rPr>
          <w:rFonts w:ascii="Book Antiqua" w:hAnsi="Book Antiqua" w:cs="Times New Roman"/>
          <w:color w:val="000000" w:themeColor="text1"/>
          <w:sz w:val="24"/>
          <w:szCs w:val="24"/>
        </w:rPr>
        <w:t>Six</w:t>
      </w:r>
      <w:r w:rsidR="0033648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experienced surgeons were involved in this study and all of them performed both </w:t>
      </w:r>
      <w:proofErr w:type="spellStart"/>
      <w:r w:rsidR="00336487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33648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and traditional embedded PJ. The </w:t>
      </w:r>
      <w:r w:rsidR="00AE0E1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clusion criteria were: 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AE0E1E" w:rsidRPr="0038205D">
        <w:rPr>
          <w:rFonts w:ascii="Book Antiqua" w:hAnsi="Book Antiqua" w:cs="Times New Roman"/>
          <w:color w:val="000000" w:themeColor="text1"/>
          <w:sz w:val="24"/>
          <w:szCs w:val="24"/>
        </w:rPr>
        <w:t>1)</w:t>
      </w:r>
      <w:r w:rsidR="001A20C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093DA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istory of treatment </w:t>
      </w:r>
      <w:r w:rsidR="00DD5A7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r w:rsidR="001A20C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andard PD, excluding pylorus-preserving PD, pancreatic head resection with segmental </w:t>
      </w:r>
      <w:proofErr w:type="spellStart"/>
      <w:r w:rsidR="001A20C0" w:rsidRPr="0038205D">
        <w:rPr>
          <w:rFonts w:ascii="Book Antiqua" w:hAnsi="Book Antiqua" w:cs="Times New Roman"/>
          <w:color w:val="000000" w:themeColor="text1"/>
          <w:sz w:val="24"/>
          <w:szCs w:val="24"/>
        </w:rPr>
        <w:t>duodenectomy</w:t>
      </w:r>
      <w:proofErr w:type="spellEnd"/>
      <w:r w:rsidR="001A20C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duodenum-preserving pancreatic head resection; 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1A20C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2) </w:t>
      </w:r>
      <w:r w:rsidR="001A20C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vailability of complete pre</w:t>
      </w:r>
      <w:r w:rsidR="00093DA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perative</w:t>
      </w:r>
      <w:r w:rsidR="001A20C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intra</w:t>
      </w:r>
      <w:r w:rsidR="00093DA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perative</w:t>
      </w:r>
      <w:r w:rsidR="009749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post</w:t>
      </w:r>
      <w:r w:rsidR="001A20C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perative, and follow-up data;</w:t>
      </w:r>
      <w:r w:rsidR="0023547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</w:t>
      </w:r>
      <w:r w:rsidR="0023547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3)</w:t>
      </w:r>
      <w:r w:rsidR="00A0400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749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093DA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vision of</w:t>
      </w:r>
      <w:r w:rsidR="00A0400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ritten informed consent for the operative procedures</w:t>
      </w:r>
      <w:r w:rsidR="00E038C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related </w:t>
      </w:r>
      <w:r w:rsidR="00F875E7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ata</w:t>
      </w:r>
      <w:r w:rsidR="00A0400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he exclusion criteria were: 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(</w:t>
      </w:r>
      <w:r w:rsidR="00A0400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1) 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093DA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history of</w:t>
      </w:r>
      <w:r w:rsidR="00E038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D14A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tensive </w:t>
      </w:r>
      <w:r w:rsidR="001E1B66" w:rsidRPr="0038205D">
        <w:rPr>
          <w:rFonts w:ascii="Book Antiqua" w:hAnsi="Book Antiqua" w:cs="Times New Roman"/>
          <w:color w:val="000000" w:themeColor="text1"/>
          <w:sz w:val="24"/>
          <w:szCs w:val="24"/>
        </w:rPr>
        <w:t>PD procedures</w:t>
      </w:r>
      <w:r w:rsidR="001E1B6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ith </w:t>
      </w:r>
      <w:r w:rsidR="00C9220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ascular resection and anastomosis</w:t>
      </w:r>
      <w:r w:rsidR="00481DE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or combined resection of other organs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</w:t>
      </w:r>
      <w:r w:rsidR="00093DA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C9220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2)</w:t>
      </w:r>
      <w:r w:rsidR="00E038C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093DA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history of </w:t>
      </w:r>
      <w:r w:rsidR="00A00AF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urgical treatment of any upper abdominal lesions before the current hospital </w:t>
      </w:r>
      <w:r w:rsidR="00043409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dmission</w:t>
      </w:r>
      <w:r w:rsidR="00481DE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83524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81DE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 a result, 291 patients</w:t>
      </w:r>
      <w:r w:rsidR="009F405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included in our study</w:t>
      </w:r>
      <w:r w:rsidR="00093DA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;</w:t>
      </w:r>
      <w:r w:rsidR="009F405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201</w:t>
      </w:r>
      <w:r w:rsidR="00481DE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underwent </w:t>
      </w:r>
      <w:proofErr w:type="spellStart"/>
      <w:r w:rsidR="00481DE8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481DE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, </w:t>
      </w:r>
      <w:r w:rsidR="00093DA6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9F405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90</w:t>
      </w:r>
      <w:r w:rsidR="00EE617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81DE8" w:rsidRPr="0038205D">
        <w:rPr>
          <w:rFonts w:ascii="Book Antiqua" w:hAnsi="Book Antiqua" w:cs="Times New Roman"/>
          <w:color w:val="000000" w:themeColor="text1"/>
          <w:sz w:val="24"/>
          <w:szCs w:val="24"/>
        </w:rPr>
        <w:t>underwent traditional embedded PJ.</w:t>
      </w:r>
    </w:p>
    <w:p w14:paraId="45BD2D28" w14:textId="76231D6C" w:rsidR="00E050E8" w:rsidRPr="0038205D" w:rsidRDefault="00E4431E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eoperative </w:t>
      </w:r>
      <w:r w:rsidR="00980C5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aminations, including measurement of blood </w:t>
      </w:r>
      <w:r w:rsidR="00CE5CED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rameters</w:t>
      </w:r>
      <w:r w:rsidR="00980C5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liver function, kidney function, and tumor markers as well as </w:t>
      </w:r>
      <w:r w:rsidR="00CE5CE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erformance of </w:t>
      </w:r>
      <w:r w:rsidR="00980C5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ultrasound and contrast-enhanced computed tomography, were </w:t>
      </w:r>
      <w:r w:rsidR="00980C5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outinely performed on all patients. </w:t>
      </w:r>
      <w:r w:rsidR="00DD4A5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ther auxiliary examinations</w:t>
      </w:r>
      <w:r w:rsidR="00980C5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performed as</w:t>
      </w:r>
      <w:r w:rsidR="00656FC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necessary to obtain further information regarding the lesions.</w:t>
      </w:r>
      <w:r w:rsidR="002A5E2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F33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traoperative information including </w:t>
      </w:r>
      <w:r w:rsidR="00240C5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="005F33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peration time, blood loss, blood transfusion, pancreatic texture, diameter of</w:t>
      </w:r>
      <w:r w:rsidR="00240C5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</w:t>
      </w:r>
      <w:r w:rsidR="005F33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ncreatic duct, and </w:t>
      </w:r>
      <w:r w:rsidR="00240C5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ther parameters</w:t>
      </w:r>
      <w:r w:rsidR="005F33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re collected along with postoperative information including complications, </w:t>
      </w:r>
      <w:r w:rsidR="005F331D" w:rsidRPr="0038205D">
        <w:rPr>
          <w:rFonts w:ascii="Book Antiqua" w:hAnsi="Book Antiqua" w:cs="Times New Roman"/>
          <w:color w:val="000000" w:themeColor="text1"/>
          <w:sz w:val="24"/>
          <w:szCs w:val="24"/>
        </w:rPr>
        <w:t>hospitalization time, r</w:t>
      </w:r>
      <w:r w:rsidR="0037048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operation, hospital death, </w:t>
      </w:r>
      <w:r w:rsidR="00240C56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d other data</w:t>
      </w:r>
      <w:r w:rsidR="0083524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40C5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</w:t>
      </w:r>
      <w:r w:rsidR="0083524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utine biochemical </w:t>
      </w:r>
      <w:r w:rsidR="00240C5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rameters </w:t>
      </w:r>
      <w:r w:rsidR="0083524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measured in our hospital’s clinical laboratory. </w:t>
      </w:r>
      <w:r w:rsidR="0083524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stoperative complications </w:t>
      </w:r>
      <w:r w:rsidR="0083524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evaluated according to the modified </w:t>
      </w:r>
      <w:proofErr w:type="spellStart"/>
      <w:r w:rsidR="0083524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lavien-Dindo</w:t>
      </w:r>
      <w:proofErr w:type="spellEnd"/>
      <w:r w:rsidR="0083524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lassification</w:t>
      </w:r>
      <w:r w:rsidR="009367D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r w:rsidR="009367D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/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&lt;EndNote&gt;&lt;Cite&gt;&lt;Author&gt;Dindo&lt;/Author&gt;&lt;Year&gt;2004&lt;/Year&gt;&lt;RecNum&gt;646&lt;/RecNum&gt;&lt;DisplayText&gt;&lt;style face="superscript"&gt;20&lt;/style&gt;&lt;/DisplayText&gt;&lt;record&gt;&lt;rec-number&gt;646&lt;/rec-number&gt;&lt;foreign-keys&gt;&lt;key app="EN" db-id="9x9ve0wf8dx0tiex0aqpze0s02df0pfwzs9z" timestamp="1496850922"&gt;646&lt;/key&gt;&lt;/foreign-keys&gt;&lt;ref-type name="Journal Article"&gt;17&lt;/ref-type&gt;&lt;contributors&gt;&lt;authors&gt;&lt;author&gt;Dindo, Daniel&lt;/author&gt;&lt;author&gt;Demartines, Nicolas&lt;/author&gt;&lt;author&gt;Clavien, Pierre Alain&lt;/author&gt;&lt;/authors&gt;&lt;/contributors&gt;&lt;titles&gt;&lt;title&gt;Classification of Surgical Complications&lt;/title&gt;&lt;secondary-title&gt;Annals of Surgery&lt;/secondary-title&gt;&lt;/titles&gt;&lt;periodical&gt;&lt;full-title&gt;Annals of Surgery&lt;/full-title&gt;&lt;/periodical&gt;&lt;pages&gt;205-213&lt;/pages&gt;&lt;volume&gt;240&lt;/volume&gt;&lt;number&gt;2&lt;/number&gt;&lt;dates&gt;&lt;year&gt;2004&lt;/year&gt;&lt;/dates&gt;&lt;urls&gt;&lt;/urls&gt;&lt;/record&gt;&lt;/Cite&gt;&lt;/EndNote&gt;</w:instrText>
      </w:r>
      <w:r w:rsidR="009367D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20</w:t>
      </w:r>
      <w:r w:rsidR="009367D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9367D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83524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</w:t>
      </w:r>
      <w:r w:rsidR="009C5335" w:rsidRPr="0038205D">
        <w:rPr>
          <w:rFonts w:ascii="Book Antiqua" w:hAnsi="Book Antiqua" w:cs="Times New Roman"/>
          <w:color w:val="000000" w:themeColor="text1"/>
          <w:sz w:val="24"/>
          <w:szCs w:val="24"/>
        </w:rPr>
        <w:t>delayed gastric emptying</w:t>
      </w:r>
      <w:r w:rsidR="00DE68BE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biliary fistula, </w:t>
      </w:r>
      <w:r w:rsidR="00DE68BE" w:rsidRPr="0038205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abdominal bleeding</w:t>
      </w:r>
      <w:r w:rsidR="00F604B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240C5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proofErr w:type="spellStart"/>
      <w:r w:rsidR="00D11824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traperitoneal</w:t>
      </w:r>
      <w:proofErr w:type="spellEnd"/>
      <w:r w:rsidR="00F604B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fection</w:t>
      </w:r>
      <w:r w:rsidR="0083524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604B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re</w:t>
      </w:r>
      <w:r w:rsidR="0083524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agnosed according to the classification of the</w:t>
      </w:r>
      <w:r w:rsidR="00CF5A9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ternational Study Group </w:t>
      </w:r>
      <w:r w:rsidR="00511C38" w:rsidRPr="0038205D">
        <w:rPr>
          <w:rFonts w:ascii="Book Antiqua" w:hAnsi="Book Antiqua" w:cs="Times New Roman"/>
          <w:color w:val="000000" w:themeColor="text1"/>
          <w:sz w:val="24"/>
          <w:szCs w:val="24"/>
        </w:rPr>
        <w:t>on</w:t>
      </w:r>
      <w:r w:rsidR="00A82EF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tic </w:t>
      </w:r>
      <w:r w:rsidR="00511C38" w:rsidRPr="0038205D">
        <w:rPr>
          <w:rFonts w:ascii="Book Antiqua" w:hAnsi="Book Antiqua" w:cs="Times New Roman"/>
          <w:color w:val="000000" w:themeColor="text1"/>
          <w:sz w:val="24"/>
          <w:szCs w:val="24"/>
        </w:rPr>
        <w:t>Surgery (ISGPS)</w:t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ZW50ZTwvQXV0aG9yPjxZZWFyPjIwMDc8L1llYXI+PFJl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ZW50ZTwvQXV0aG9yPjxZZWFyPjIwMDc8L1llYXI+PFJl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21,22</w:t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CF5A9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We regarded </w:t>
      </w:r>
      <w:proofErr w:type="spellStart"/>
      <w:r w:rsidR="00CF5A9D" w:rsidRPr="0038205D">
        <w:rPr>
          <w:rFonts w:ascii="Book Antiqua" w:hAnsi="Book Antiqua" w:cs="Times New Roman"/>
          <w:color w:val="000000" w:themeColor="text1"/>
          <w:sz w:val="24"/>
          <w:szCs w:val="24"/>
        </w:rPr>
        <w:t>Clavien-Dindo</w:t>
      </w:r>
      <w:proofErr w:type="spellEnd"/>
      <w:r w:rsidR="00CF5A9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F5A9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rade ≥ 3</w:t>
      </w:r>
      <w:r w:rsidR="00240C5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omplications</w:t>
      </w:r>
      <w:r w:rsidR="00CF5A9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</w:t>
      </w:r>
      <w:r w:rsidR="00511C38" w:rsidRPr="0038205D">
        <w:rPr>
          <w:rFonts w:ascii="Book Antiqua" w:hAnsi="Book Antiqua" w:cs="Times New Roman"/>
          <w:color w:val="000000" w:themeColor="text1"/>
          <w:sz w:val="24"/>
          <w:szCs w:val="24"/>
        </w:rPr>
        <w:t>ISGPS</w:t>
      </w:r>
      <w:r w:rsidR="00A82EF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F5A9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rade ≥ B </w:t>
      </w:r>
      <w:r w:rsidR="009C5335" w:rsidRPr="0038205D">
        <w:rPr>
          <w:rFonts w:ascii="Book Antiqua" w:hAnsi="Book Antiqua" w:cs="Times New Roman"/>
          <w:color w:val="000000" w:themeColor="text1"/>
          <w:sz w:val="24"/>
          <w:szCs w:val="24"/>
        </w:rPr>
        <w:t>delayed gastric emptying</w:t>
      </w:r>
      <w:r w:rsidR="00240C5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F5A9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s severe in our study.</w:t>
      </w:r>
    </w:p>
    <w:p w14:paraId="057A2190" w14:textId="0D340616" w:rsidR="007F63F2" w:rsidRPr="0038205D" w:rsidRDefault="00BB7B28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ording to the definition established by the 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ternational Study Group of Pancreatic Fistula (ISGPF)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POPF is an abnormal communication between the pancreatic ductal epithelium and another epithelial surface containing pancreas-derived enzyme-rich </w:t>
      </w:r>
      <w:proofErr w:type="gram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fluid</w:t>
      </w:r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NzaTwvQXV0aG9yPjxZZWFyPjIwMTc8L1llYXI+PFJl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NzaTwvQXV0aG9yPjxZZWFyPjIwMTc8L1llYXI+PFJl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6,23,24</w:t>
      </w:r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24299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752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ording to the </w:t>
      </w:r>
      <w:r w:rsidR="00A262CD" w:rsidRPr="0038205D">
        <w:rPr>
          <w:rFonts w:ascii="Book Antiqua" w:hAnsi="Book Antiqua" w:cs="Times New Roman"/>
          <w:color w:val="000000" w:themeColor="text1"/>
          <w:sz w:val="24"/>
          <w:szCs w:val="24"/>
        </w:rPr>
        <w:t>update</w:t>
      </w:r>
      <w:r w:rsidR="008D037E" w:rsidRPr="0038205D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A262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efinition of POPF </w:t>
      </w:r>
      <w:r w:rsidR="008D037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the </w:t>
      </w:r>
      <w:r w:rsidR="00511C38" w:rsidRPr="0038205D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A82EFB" w:rsidRPr="0038205D">
        <w:rPr>
          <w:rFonts w:ascii="Book Antiqua" w:hAnsi="Book Antiqua" w:cs="Times New Roman"/>
          <w:color w:val="000000" w:themeColor="text1"/>
          <w:sz w:val="24"/>
          <w:szCs w:val="24"/>
        </w:rPr>
        <w:t>SGPF</w:t>
      </w:r>
      <w:r w:rsidR="00A262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2016</w:t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NzaTwvQXV0aG9yPjxZZWFyPjIwMTc8L1llYXI+PFJl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NzaTwvQXV0aG9yPjxZZWFyPjIwMTc8L1llYXI+PFJl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6</w:t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367DD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6752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BD5A6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“biochemical leak” </w:t>
      </w:r>
      <w:r w:rsidR="008D037E" w:rsidRPr="0038205D">
        <w:rPr>
          <w:rFonts w:ascii="Book Antiqua" w:hAnsi="Book Antiqua" w:cs="Times New Roman"/>
          <w:color w:val="000000" w:themeColor="text1"/>
          <w:sz w:val="24"/>
          <w:szCs w:val="24"/>
        </w:rPr>
        <w:t>is an</w:t>
      </w:r>
      <w:r w:rsidR="009676B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“</w:t>
      </w:r>
      <w:r w:rsidR="009749EB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creased amylase activity &gt;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C033A" w:rsidRPr="0038205D">
        <w:rPr>
          <w:rFonts w:ascii="Book Antiqua" w:hAnsi="Book Antiqua" w:cs="Times New Roman"/>
          <w:color w:val="000000" w:themeColor="text1"/>
          <w:sz w:val="24"/>
          <w:szCs w:val="24"/>
        </w:rPr>
        <w:t>3 times upper limit institutional normal serum value</w:t>
      </w:r>
      <w:r w:rsidR="009676B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” instead of grade A POPF. </w:t>
      </w:r>
      <w:r w:rsidR="008D037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Grade B </w:t>
      </w:r>
      <w:r w:rsidR="003811D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Grade C </w:t>
      </w:r>
      <w:r w:rsidR="008D037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PF </w:t>
      </w:r>
      <w:r w:rsidR="003811DC" w:rsidRPr="0038205D">
        <w:rPr>
          <w:rFonts w:ascii="Book Antiqua" w:hAnsi="Book Antiqua" w:cs="Times New Roman"/>
          <w:color w:val="000000" w:themeColor="text1"/>
          <w:sz w:val="24"/>
          <w:szCs w:val="24"/>
        </w:rPr>
        <w:t>remains the same definition.</w:t>
      </w:r>
    </w:p>
    <w:p w14:paraId="39665679" w14:textId="4664C877" w:rsidR="007F63F2" w:rsidRPr="0038205D" w:rsidRDefault="000027B4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/>
          <w:color w:val="000000" w:themeColor="text1"/>
          <w:sz w:val="24"/>
          <w:szCs w:val="24"/>
        </w:rPr>
        <w:t xml:space="preserve">The study was reviewed and approved by the Peking Union Medical College Hospital Institutional Review Board. </w:t>
      </w:r>
      <w:r w:rsidR="000D2E84" w:rsidRPr="0038205D">
        <w:rPr>
          <w:rFonts w:ascii="Book Antiqua" w:hAnsi="Book Antiqua" w:cs="Times New Roman"/>
          <w:color w:val="000000" w:themeColor="text1"/>
          <w:sz w:val="24"/>
          <w:szCs w:val="24"/>
        </w:rPr>
        <w:t>Fisher</w:t>
      </w:r>
      <w:r w:rsidR="008D037E" w:rsidRPr="0038205D">
        <w:rPr>
          <w:rFonts w:ascii="Book Antiqua" w:hAnsi="Book Antiqua" w:cs="Times New Roman"/>
          <w:color w:val="000000" w:themeColor="text1"/>
          <w:sz w:val="24"/>
          <w:szCs w:val="24"/>
        </w:rPr>
        <w:t>’s</w:t>
      </w:r>
      <w:r w:rsidR="000D2E8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ests,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D0D4F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t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>tests</w:t>
      </w:r>
      <w:r w:rsidR="008D037E" w:rsidRPr="0038205D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0D68ED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t</w:t>
      </w:r>
      <w:r w:rsidR="006D0D4F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’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ests were used in statistical 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alyses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8D037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re </w:t>
      </w:r>
      <w:r w:rsidR="008D037E" w:rsidRPr="0038205D">
        <w:rPr>
          <w:rFonts w:ascii="Book Antiqua" w:hAnsi="Book Antiqua" w:cs="Times New Roman"/>
          <w:color w:val="000000" w:themeColor="text1"/>
          <w:sz w:val="24"/>
          <w:szCs w:val="24"/>
        </w:rPr>
        <w:t>performed using</w:t>
      </w:r>
      <w:r w:rsidR="00FF44C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>SPSS 22.0 (IBM Cor</w:t>
      </w:r>
      <w:r w:rsidR="001C7095" w:rsidRPr="0038205D">
        <w:rPr>
          <w:rFonts w:ascii="Book Antiqua" w:hAnsi="Book Antiqua" w:cs="Times New Roman"/>
          <w:color w:val="000000" w:themeColor="text1"/>
          <w:sz w:val="24"/>
          <w:szCs w:val="24"/>
        </w:rPr>
        <w:t>p., Armonk, NY, U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nited States</w:t>
      </w:r>
      <w:r w:rsidR="001C7095" w:rsidRPr="0038205D">
        <w:rPr>
          <w:rFonts w:ascii="Book Antiqua" w:hAnsi="Book Antiqua" w:cs="Times New Roman"/>
          <w:color w:val="000000" w:themeColor="text1"/>
          <w:sz w:val="24"/>
          <w:szCs w:val="24"/>
        </w:rPr>
        <w:t>) and Prism 7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</w:t>
      </w:r>
      <w:proofErr w:type="spellStart"/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>GraphPad</w:t>
      </w:r>
      <w:proofErr w:type="spellEnd"/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oftware, La Jolla, CA, 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United States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). A </w:t>
      </w:r>
      <w:r w:rsidR="006D0D4F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>value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>&lt;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D68ED" w:rsidRPr="0038205D">
        <w:rPr>
          <w:rFonts w:ascii="Book Antiqua" w:hAnsi="Book Antiqua" w:cs="Times New Roman"/>
          <w:color w:val="000000" w:themeColor="text1"/>
          <w:sz w:val="24"/>
          <w:szCs w:val="24"/>
        </w:rPr>
        <w:t>0.05 indicated a statistically significant difference.</w:t>
      </w:r>
    </w:p>
    <w:p w14:paraId="26102C89" w14:textId="77777777" w:rsidR="00BC31E0" w:rsidRPr="0038205D" w:rsidRDefault="00BC31E0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55894FAC" w14:textId="77777777" w:rsidR="00BC31E0" w:rsidRPr="0038205D" w:rsidRDefault="00866A9D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RESULTS</w:t>
      </w:r>
    </w:p>
    <w:p w14:paraId="0FC25367" w14:textId="77777777" w:rsidR="00BC31E0" w:rsidRPr="0038205D" w:rsidRDefault="00CC795F" w:rsidP="00C06230">
      <w:pPr>
        <w:spacing w:line="360" w:lineRule="auto"/>
        <w:jc w:val="left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atients’ demographic and clinical characteristics</w:t>
      </w:r>
    </w:p>
    <w:p w14:paraId="2D0648B2" w14:textId="0BE20C1A" w:rsidR="00CC795F" w:rsidRPr="0038205D" w:rsidRDefault="00E27070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basic characteristics of the 291 patients </w:t>
      </w:r>
      <w:r w:rsidR="00484C8E" w:rsidRPr="0038205D">
        <w:rPr>
          <w:rFonts w:ascii="Book Antiqua" w:hAnsi="Book Antiqua" w:cs="Times New Roman"/>
          <w:color w:val="000000" w:themeColor="text1"/>
          <w:sz w:val="24"/>
          <w:szCs w:val="24"/>
        </w:rPr>
        <w:t>are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mmarized in Table 1. Overall, 201 patients underwent PD with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</w:t>
      </w:r>
      <w:r w:rsidR="002F252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109 were male and 92 were female, </w:t>
      </w:r>
      <w:r w:rsidR="002F252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an average age 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2F252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53.28 years. 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Ninety </w:t>
      </w:r>
      <w:r w:rsidR="002F252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underwent PD with traditional embedded anastomosis; 41 were male and 49 were female, with an average age 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2F2529" w:rsidRPr="0038205D">
        <w:rPr>
          <w:rFonts w:ascii="Book Antiqua" w:hAnsi="Book Antiqua" w:cs="Times New Roman"/>
          <w:color w:val="000000" w:themeColor="text1"/>
          <w:sz w:val="24"/>
          <w:szCs w:val="24"/>
        </w:rPr>
        <w:t>54.54 years. There were no significant differences in these basic characteristic</w:t>
      </w:r>
      <w:r w:rsidR="00484C8E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F252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etween the 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wo </w:t>
      </w:r>
      <w:r w:rsidR="002F2529" w:rsidRPr="0038205D">
        <w:rPr>
          <w:rFonts w:ascii="Book Antiqua" w:hAnsi="Book Antiqua" w:cs="Times New Roman"/>
          <w:color w:val="000000" w:themeColor="text1"/>
          <w:sz w:val="24"/>
          <w:szCs w:val="24"/>
        </w:rPr>
        <w:t>group</w:t>
      </w:r>
      <w:r w:rsidR="006612B7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F2529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51FA9EE" w14:textId="79F7088D" w:rsidR="00E27070" w:rsidRPr="0038205D" w:rsidRDefault="00484C8E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With respect to the patients’</w:t>
      </w:r>
      <w:r w:rsidR="007B702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edical history and personal history, there were </w:t>
      </w:r>
      <w:r w:rsidR="00931EA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 significant differences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931EA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eoperative diabetes, </w:t>
      </w:r>
      <w:proofErr w:type="spellStart"/>
      <w:r w:rsidR="00931EA7" w:rsidRPr="0038205D">
        <w:rPr>
          <w:rFonts w:ascii="Book Antiqua" w:hAnsi="Book Antiqua" w:cs="Times New Roman"/>
          <w:color w:val="000000" w:themeColor="text1"/>
          <w:sz w:val="24"/>
          <w:szCs w:val="24"/>
        </w:rPr>
        <w:t>cholecystolithiasis</w:t>
      </w:r>
      <w:proofErr w:type="spellEnd"/>
      <w:r w:rsidR="00931EA7" w:rsidRPr="0038205D">
        <w:rPr>
          <w:rFonts w:ascii="Book Antiqua" w:hAnsi="Book Antiqua" w:cs="Times New Roman"/>
          <w:color w:val="000000" w:themeColor="text1"/>
          <w:sz w:val="24"/>
          <w:szCs w:val="24"/>
        </w:rPr>
        <w:t>, cardiovascular disease, smoking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931EA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931EA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rinking</w:t>
      </w:r>
      <w:r w:rsidR="00DF168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between the</w:t>
      </w:r>
      <w:r w:rsidR="00DF168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wo </w:t>
      </w:r>
      <w:r w:rsidR="00DF1689" w:rsidRPr="0038205D">
        <w:rPr>
          <w:rFonts w:ascii="Book Antiqua" w:hAnsi="Book Antiqua" w:cs="Times New Roman"/>
          <w:color w:val="000000" w:themeColor="text1"/>
          <w:sz w:val="24"/>
          <w:szCs w:val="24"/>
        </w:rPr>
        <w:t>groups</w:t>
      </w:r>
      <w:r w:rsidR="00DF24F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significant differences were found in the preoperative laboratory parameters</w:t>
      </w:r>
      <w:r w:rsidR="00D90F3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(</w:t>
      </w:r>
      <w:r w:rsidR="00D90F3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rum albumin, total bilirubin, direct bilirubin, cancer antigen,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other parameters) </w:t>
      </w:r>
      <w:r w:rsidR="007418A7" w:rsidRPr="0038205D">
        <w:rPr>
          <w:rFonts w:ascii="Book Antiqua" w:hAnsi="Book Antiqua" w:cs="Times New Roman"/>
          <w:color w:val="000000" w:themeColor="text1"/>
          <w:sz w:val="24"/>
          <w:szCs w:val="24"/>
        </w:rPr>
        <w:t>or t</w:t>
      </w:r>
      <w:r w:rsidR="00DF24F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he diameter of the lesion at the pancreatic head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s </w:t>
      </w:r>
      <w:r w:rsidR="007418A7" w:rsidRPr="0038205D">
        <w:rPr>
          <w:rFonts w:ascii="Book Antiqua" w:hAnsi="Book Antiqua" w:cs="Times New Roman"/>
          <w:color w:val="000000" w:themeColor="text1"/>
          <w:sz w:val="24"/>
          <w:szCs w:val="24"/>
        </w:rPr>
        <w:t>detected by adjuvant examinations</w:t>
      </w:r>
      <w:r w:rsidR="004558D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(Table 1)</w:t>
      </w:r>
      <w:r w:rsidR="007418A7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6C19AABB" w14:textId="1B24F082" w:rsidR="005E4648" w:rsidRPr="0038205D" w:rsidRDefault="00EE3DF5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lthough the postoperative pathological diagnoses varied among the patients, the relative proportion did not show significant differences. Pancreatic ductal adenocarcinoma </w:t>
      </w:r>
      <w:r w:rsidR="00025F1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the most common pathological 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agnosis </w:t>
      </w:r>
      <w:r w:rsidR="00025F13" w:rsidRPr="0038205D">
        <w:rPr>
          <w:rFonts w:ascii="Book Antiqua" w:hAnsi="Book Antiqua" w:cs="Times New Roman"/>
          <w:color w:val="000000" w:themeColor="text1"/>
          <w:sz w:val="24"/>
          <w:szCs w:val="24"/>
        </w:rPr>
        <w:t>of the mass at the pancreatic head</w:t>
      </w:r>
      <w:r w:rsidR="001C480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our study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</w:t>
      </w:r>
      <w:r w:rsidR="00025F1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quired adequate 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 </w:t>
      </w:r>
      <w:r w:rsidR="00025F1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section 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d</w:t>
      </w:r>
      <w:r w:rsidR="00025F1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ymph node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ssection</w:t>
      </w:r>
      <w:r w:rsidR="00025F13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73E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olid-</w:t>
      </w:r>
      <w:proofErr w:type="spellStart"/>
      <w:r w:rsidR="00F73E0B" w:rsidRPr="0038205D">
        <w:rPr>
          <w:rFonts w:ascii="Book Antiqua" w:hAnsi="Book Antiqua" w:cs="Times New Roman"/>
          <w:color w:val="000000" w:themeColor="text1"/>
          <w:sz w:val="24"/>
          <w:szCs w:val="24"/>
        </w:rPr>
        <w:t>pseudopapillary</w:t>
      </w:r>
      <w:proofErr w:type="spellEnd"/>
      <w:r w:rsidR="00F73E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umor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F73E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>ere</w:t>
      </w:r>
      <w:r w:rsidR="00F73E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usually seen in young patients, while </w:t>
      </w:r>
      <w:r w:rsidR="001C480A" w:rsidRPr="0038205D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F73E0B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creatitis wa</w:t>
      </w:r>
      <w:r w:rsidR="008C554F" w:rsidRPr="0038205D">
        <w:rPr>
          <w:rFonts w:ascii="Book Antiqua" w:hAnsi="Book Antiqua" w:cs="Times New Roman"/>
          <w:color w:val="000000" w:themeColor="text1"/>
          <w:sz w:val="24"/>
          <w:szCs w:val="24"/>
        </w:rPr>
        <w:t>s related to excessive drinking</w:t>
      </w:r>
      <w:r w:rsidR="009725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 significant differences were found in the incidence of </w:t>
      </w:r>
      <w:proofErr w:type="spellStart"/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9725CD" w:rsidRPr="0038205D">
        <w:rPr>
          <w:rFonts w:ascii="Book Antiqua" w:hAnsi="Book Antiqua" w:cs="Times New Roman"/>
          <w:color w:val="000000" w:themeColor="text1"/>
          <w:sz w:val="24"/>
          <w:szCs w:val="24"/>
        </w:rPr>
        <w:t>ntraductal</w:t>
      </w:r>
      <w:proofErr w:type="spellEnd"/>
      <w:r w:rsidR="009725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pillary mucinous neoplasm, cystic lesion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725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9725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euroendocrine tumor</w:t>
      </w:r>
      <w:r w:rsidR="007D3901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725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E6C03" w:rsidRPr="0038205D">
        <w:rPr>
          <w:rFonts w:ascii="Book Antiqua" w:hAnsi="Book Antiqua" w:cs="Times New Roman"/>
          <w:color w:val="000000" w:themeColor="text1"/>
          <w:sz w:val="24"/>
          <w:szCs w:val="24"/>
        </w:rPr>
        <w:t>(Table 1)</w:t>
      </w:r>
      <w:r w:rsidR="006A2C21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D57FAF" w:rsidRPr="0038205D">
        <w:rPr>
          <w:rFonts w:ascii="Book Antiqua" w:hAnsi="Book Antiqua" w:cs="Times New Roman" w:hint="eastAsia"/>
          <w:color w:val="000000" w:themeColor="text1"/>
          <w:sz w:val="24"/>
          <w:szCs w:val="24"/>
        </w:rPr>
        <w:t xml:space="preserve"> </w:t>
      </w:r>
      <w:r w:rsidR="000556E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also </w:t>
      </w:r>
      <w:r w:rsidR="00940694" w:rsidRPr="0038205D">
        <w:rPr>
          <w:rFonts w:ascii="Book Antiqua" w:hAnsi="Book Antiqua" w:cs="Times New Roman"/>
          <w:color w:val="000000" w:themeColor="text1"/>
          <w:sz w:val="24"/>
          <w:szCs w:val="24"/>
        </w:rPr>
        <w:t>calculated and analyzed the cases of each anastomosis for each surgeon, and found no statistically significant difference</w:t>
      </w:r>
      <w:r w:rsidR="00FC424D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940694" w:rsidRPr="0038205D">
        <w:rPr>
          <w:rFonts w:ascii="Book Antiqua" w:hAnsi="Book Antiqua" w:cs="Times New Roman"/>
          <w:color w:val="000000" w:themeColor="text1"/>
          <w:sz w:val="24"/>
          <w:szCs w:val="24"/>
        </w:rPr>
        <w:t>. Thus, surgeons themselves were not an influential factor in our study.</w:t>
      </w:r>
    </w:p>
    <w:p w14:paraId="100191D5" w14:textId="77777777" w:rsidR="00F73E0B" w:rsidRPr="0038205D" w:rsidRDefault="00F73E0B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7444FC1" w14:textId="77777777" w:rsidR="00CC795F" w:rsidRPr="0038205D" w:rsidRDefault="00A166C0" w:rsidP="00C06230">
      <w:pPr>
        <w:spacing w:line="360" w:lineRule="auto"/>
        <w:jc w:val="left"/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eri</w:t>
      </w:r>
      <w:r w:rsidR="00CC795F" w:rsidRPr="0038205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operative results</w:t>
      </w:r>
      <w:r w:rsidRPr="0038205D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and long-term follow-up status</w:t>
      </w:r>
    </w:p>
    <w:p w14:paraId="02B45B82" w14:textId="75F67955" w:rsidR="00CC795F" w:rsidRPr="0038205D" w:rsidRDefault="00DE6C03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mean operative time was significantly shorter in the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 than in the embedded group (343.5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D57FAF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/>
          <w:color w:val="000000" w:themeColor="text1"/>
          <w:sz w:val="24"/>
          <w:szCs w:val="24"/>
        </w:rPr>
        <w:t>23.0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D520D" w:rsidRPr="0038205D">
        <w:rPr>
          <w:rFonts w:ascii="Book Antiqua" w:hAnsi="Book Antiqua" w:cs="Times New Roman"/>
          <w:color w:val="000000" w:themeColor="text1"/>
          <w:sz w:val="24"/>
          <w:szCs w:val="24"/>
        </w:rPr>
        <w:t>min</w:t>
      </w:r>
      <w:r w:rsidR="007D520D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vs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450.0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D57FAF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00A39" w:rsidRPr="0038205D">
        <w:rPr>
          <w:rFonts w:ascii="Book Antiqua" w:hAnsi="Book Antiqua"/>
          <w:color w:val="000000" w:themeColor="text1"/>
          <w:sz w:val="24"/>
          <w:szCs w:val="24"/>
        </w:rPr>
        <w:t>40.1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in, </w:t>
      </w:r>
      <w:r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D57FAF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0.028), while the intraoperative blood loss</w:t>
      </w:r>
      <w:r w:rsidR="00D07F8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olume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blood transfusion </w:t>
      </w:r>
      <w:r w:rsidR="00D07F8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ate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were not significantly different</w:t>
      </w:r>
      <w:r w:rsidR="00D07F8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diameter of </w:t>
      </w:r>
      <w:r w:rsidR="00D07F8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CE0AB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</w:t>
      </w:r>
      <w:r w:rsidR="00CE556E" w:rsidRPr="0038205D">
        <w:rPr>
          <w:rFonts w:ascii="Book Antiqua" w:hAnsi="Book Antiqua" w:cs="Times New Roman"/>
          <w:color w:val="000000" w:themeColor="text1"/>
          <w:sz w:val="24"/>
          <w:szCs w:val="24"/>
        </w:rPr>
        <w:t>duct</w:t>
      </w:r>
      <w:r w:rsidR="00217ED5" w:rsidRPr="0038205D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CE556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7F82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e texture of the pancreas</w:t>
      </w:r>
      <w:r w:rsidR="00217ED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the </w:t>
      </w:r>
      <w:r w:rsidR="00F25AB3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sertion</w:t>
      </w:r>
      <w:r w:rsidR="00217ED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bookmarkStart w:id="164" w:name="OLE_LINK80"/>
      <w:bookmarkStart w:id="165" w:name="OLE_LINK81"/>
      <w:proofErr w:type="spellStart"/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W</w:t>
      </w:r>
      <w:r w:rsidR="00217ED5" w:rsidRPr="0038205D">
        <w:rPr>
          <w:rFonts w:ascii="Book Antiqua" w:hAnsi="Book Antiqua" w:cs="Times New Roman"/>
          <w:color w:val="000000" w:themeColor="text1"/>
          <w:sz w:val="24"/>
          <w:szCs w:val="24"/>
        </w:rPr>
        <w:t>irsung</w:t>
      </w:r>
      <w:bookmarkEnd w:id="164"/>
      <w:bookmarkEnd w:id="165"/>
      <w:proofErr w:type="spellEnd"/>
      <w:r w:rsidR="00217ED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uct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07F82" w:rsidRPr="0038205D">
        <w:rPr>
          <w:rFonts w:ascii="Book Antiqua" w:hAnsi="Book Antiqua" w:cs="Times New Roman"/>
          <w:color w:val="000000" w:themeColor="text1"/>
          <w:sz w:val="24"/>
          <w:szCs w:val="24"/>
        </w:rPr>
        <w:t>were not significantly different between</w:t>
      </w:r>
      <w:r w:rsidR="00CE556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6D0D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wo </w:t>
      </w:r>
      <w:r w:rsidR="00CE556E" w:rsidRPr="0038205D">
        <w:rPr>
          <w:rFonts w:ascii="Book Antiqua" w:hAnsi="Book Antiqua" w:cs="Times New Roman"/>
          <w:color w:val="000000" w:themeColor="text1"/>
          <w:sz w:val="24"/>
          <w:szCs w:val="24"/>
        </w:rPr>
        <w:t>groups (Table 2).</w:t>
      </w:r>
    </w:p>
    <w:p w14:paraId="5C274D23" w14:textId="1D6B732D" w:rsidR="004B6080" w:rsidRPr="0038205D" w:rsidRDefault="006D0D4F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Two</w:t>
      </w:r>
      <w:r w:rsidR="00BE282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tients died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t </w:t>
      </w:r>
      <w:r w:rsidR="00447AE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BE282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spital after their surgery.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welve </w:t>
      </w:r>
      <w:r w:rsidR="00BE282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in the </w:t>
      </w:r>
      <w:proofErr w:type="spellStart"/>
      <w:r w:rsidR="00BE2823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BE282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group and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leven </w:t>
      </w:r>
      <w:r w:rsidR="00BE282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in the embedded group </w:t>
      </w:r>
      <w:r w:rsidR="00182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underwent a second</w:t>
      </w:r>
      <w:r w:rsidR="0075448C" w:rsidRPr="0038205D">
        <w:rPr>
          <w:rFonts w:ascii="Book Antiqua" w:hAnsi="Book Antiqua" w:cs="Times New Roman"/>
          <w:color w:val="000000" w:themeColor="text1"/>
          <w:sz w:val="24"/>
          <w:szCs w:val="24"/>
        </w:rPr>
        <w:t>ary</w:t>
      </w:r>
      <w:r w:rsidR="00182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47E22" w:rsidRPr="0038205D">
        <w:rPr>
          <w:rFonts w:ascii="Book Antiqua" w:hAnsi="Book Antiqua" w:cs="Times New Roman"/>
          <w:color w:val="000000" w:themeColor="text1"/>
          <w:sz w:val="24"/>
          <w:szCs w:val="24"/>
        </w:rPr>
        <w:t>operation</w:t>
      </w:r>
      <w:r w:rsidR="0075448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D66DB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inly </w:t>
      </w:r>
      <w:r w:rsidR="0075448C" w:rsidRPr="0038205D">
        <w:rPr>
          <w:rFonts w:ascii="Book Antiqua" w:hAnsi="Book Antiqua" w:cs="Times New Roman"/>
          <w:color w:val="000000" w:themeColor="text1"/>
          <w:sz w:val="24"/>
          <w:szCs w:val="24"/>
        </w:rPr>
        <w:t>because of abdominal bleeding</w:t>
      </w:r>
      <w:r w:rsidR="00182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000D8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82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overall </w:t>
      </w:r>
      <w:proofErr w:type="spellStart"/>
      <w:r w:rsidR="00182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>Clavien-Dindo</w:t>
      </w:r>
      <w:proofErr w:type="spellEnd"/>
      <w:r w:rsidR="0018214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8214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rade 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≥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8214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3 </w:t>
      </w:r>
      <w:r w:rsidR="00447AE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plications and the duration of PJ drainage tube placement </w:t>
      </w:r>
      <w:r w:rsidR="0018214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significantly different between the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wo </w:t>
      </w:r>
      <w:r w:rsidR="0018214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groups (11.9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%</w:t>
      </w:r>
      <w:r w:rsidR="0018214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182144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s</w:t>
      </w:r>
      <w:proofErr w:type="spellEnd"/>
      <w:r w:rsidR="0018214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26.7%, </w:t>
      </w:r>
      <w:r w:rsidR="00182144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D57FAF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18214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8214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02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;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</w:t>
      </w:r>
      <w:r w:rsidR="00747E2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2.7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D57FAF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0.9</w:t>
      </w:r>
      <w:r w:rsidR="00747E2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D520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7D520D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747E22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s</w:t>
      </w:r>
      <w:proofErr w:type="spellEnd"/>
      <w:r w:rsidR="00747E2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17.4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D57FAF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1.8</w:t>
      </w:r>
      <w:r w:rsidR="00747E2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, </w:t>
      </w:r>
      <w:r w:rsidR="00747E22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D57FAF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747E2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47E2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31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respectively</w:t>
      </w:r>
      <w:r w:rsidR="00747E2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3132B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000D8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OPF, </w:t>
      </w:r>
      <w:r w:rsidR="00000D8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 xml:space="preserve">as the most important observation point in our study, indicated the advantages of </w:t>
      </w:r>
      <w:proofErr w:type="spellStart"/>
      <w:r w:rsidR="00000D8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000D8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. 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M</w:t>
      </w:r>
      <w:r w:rsidR="00000D8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e patients in the embedded group 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an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the </w:t>
      </w:r>
      <w:proofErr w:type="spellStart"/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group developed</w:t>
      </w:r>
      <w:r w:rsidR="00000D8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grade B and C POPF</w:t>
      </w:r>
      <w:r w:rsidR="001E43C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4F580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5.6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%</w:t>
      </w:r>
      <w:r w:rsidR="004F580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4F580A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s</w:t>
      </w:r>
      <w:proofErr w:type="spellEnd"/>
      <w:r w:rsidR="004F580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8.0</w:t>
      </w:r>
      <w:r w:rsidR="001E43C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%, </w:t>
      </w:r>
      <w:r w:rsidR="001E43CB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D57FAF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1E43C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E43C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0.049; and </w:t>
      </w:r>
      <w:r w:rsidR="004F580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5.6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% </w:t>
      </w:r>
      <w:proofErr w:type="spellStart"/>
      <w:r w:rsidR="00D57FAF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s</w:t>
      </w:r>
      <w:proofErr w:type="spellEnd"/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F580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1.5</w:t>
      </w:r>
      <w:r w:rsidR="001E43C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%, </w:t>
      </w:r>
      <w:r w:rsidR="001E43CB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D57FAF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1E43C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E43C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50, respectively)</w:t>
      </w:r>
      <w:r w:rsidR="00000D8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contrast</w:t>
      </w:r>
      <w:r w:rsidR="0000256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t</w:t>
      </w:r>
      <w:r w:rsidR="00AC0A1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ere were no significant differences 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</w:t>
      </w:r>
      <w:r w:rsidR="00AC0A1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bdominal bleeding, </w:t>
      </w:r>
      <w:proofErr w:type="spellStart"/>
      <w:r w:rsidR="00AC0A1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traperitoneal</w:t>
      </w:r>
      <w:proofErr w:type="spellEnd"/>
      <w:r w:rsidR="00AC0A1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fections, biliary fistula, 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r </w:t>
      </w:r>
      <w:r w:rsidR="009C5335" w:rsidRPr="0038205D">
        <w:rPr>
          <w:rFonts w:ascii="Book Antiqua" w:hAnsi="Book Antiqua" w:cs="Times New Roman"/>
          <w:color w:val="000000" w:themeColor="text1"/>
          <w:sz w:val="24"/>
          <w:szCs w:val="24"/>
        </w:rPr>
        <w:t>delayed gastric emptying</w:t>
      </w:r>
      <w:r w:rsidR="004B608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tween the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wo </w:t>
      </w:r>
      <w:r w:rsidR="004B608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groups. Nevertheless, </w:t>
      </w:r>
      <w:r w:rsidR="003B79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ostoperative hospitalization duration 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as shorter </w:t>
      </w:r>
      <w:r w:rsidR="003B79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the </w:t>
      </w:r>
      <w:proofErr w:type="spellStart"/>
      <w:r w:rsidR="003B79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3B79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group than in the embedded group (21.9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D57FAF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1.3</w:t>
      </w:r>
      <w:r w:rsidR="003B79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D520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</w:t>
      </w:r>
      <w:r w:rsidR="007D520D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proofErr w:type="spellStart"/>
      <w:r w:rsidR="00D57FAF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vs</w:t>
      </w:r>
      <w:proofErr w:type="spellEnd"/>
      <w:r w:rsidR="003B79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28.9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±</w:t>
      </w:r>
      <w:r w:rsidR="00D57FAF" w:rsidRPr="0038205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E034D" w:rsidRPr="0038205D">
        <w:rPr>
          <w:rFonts w:ascii="Book Antiqua" w:hAnsi="Book Antiqua"/>
          <w:color w:val="000000" w:themeColor="text1"/>
          <w:sz w:val="24"/>
          <w:szCs w:val="24"/>
        </w:rPr>
        <w:t>1.3</w:t>
      </w:r>
      <w:r w:rsidR="003B79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, </w:t>
      </w:r>
      <w:r w:rsidR="003B790C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>P</w:t>
      </w:r>
      <w:r w:rsidR="00D57FAF" w:rsidRPr="0038205D">
        <w:rPr>
          <w:rFonts w:ascii="Book Antiqua" w:hAnsi="Book Antiqua" w:cs="Times New Roman"/>
          <w:i/>
          <w:color w:val="000000" w:themeColor="text1"/>
          <w:kern w:val="0"/>
          <w:sz w:val="24"/>
          <w:szCs w:val="24"/>
        </w:rPr>
        <w:t xml:space="preserve"> </w:t>
      </w:r>
      <w:r w:rsidR="003B79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=</w:t>
      </w:r>
      <w:r w:rsidR="00D57FA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3B79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0.020)</w:t>
      </w:r>
      <w:r w:rsidR="00F42B95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Consequently, </w:t>
      </w:r>
      <w:proofErr w:type="spellStart"/>
      <w:r w:rsidR="00F42B95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F42B95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</w:t>
      </w:r>
      <w:r w:rsidR="001471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a practicable 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ocedure for </w:t>
      </w:r>
      <w:r w:rsidR="001471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J, with a safer outcome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terms</w:t>
      </w:r>
      <w:r w:rsidR="001471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POPF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evelopment</w:t>
      </w:r>
      <w:r w:rsidR="001471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proofErr w:type="spellStart"/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</w:t>
      </w:r>
      <w:r w:rsidR="001471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9644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uld</w:t>
      </w:r>
      <w:r w:rsidR="001471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reduce the duration of PJ drainage tube</w:t>
      </w:r>
      <w:r w:rsidR="00447AE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cement</w:t>
      </w:r>
      <w:r w:rsidR="001471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471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postoperative hospitalization duration (Table 2).</w:t>
      </w:r>
    </w:p>
    <w:p w14:paraId="6AC7196C" w14:textId="18C87BF1" w:rsidR="00557AF2" w:rsidRPr="0038205D" w:rsidRDefault="00ED2840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sing</w:t>
      </w:r>
      <w:r w:rsidR="00B939A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</w:t>
      </w:r>
      <w:r w:rsidR="005A1AC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OPF risk score calculator</w:t>
      </w:r>
      <w:r w:rsidR="006F7CE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r w:rsidR="006F7CE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DYXNhZGVpPC9BdXRob3I+PFllYXI+MjAxNzwvWWVhcj48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DYXNhZGVpPC9BdXRob3I+PFllYXI+MjAxNzwvWWVhcj48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F7CE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6F7CE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25-28</w:t>
      </w:r>
      <w:r w:rsidR="006F7CE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6F7CE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="005A1AC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557AF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e </w:t>
      </w:r>
      <w:r w:rsidR="0016674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mpared</w:t>
      </w:r>
      <w:r w:rsidR="00557AF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9306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ll </w:t>
      </w:r>
      <w:r w:rsidR="00557AF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291 patients </w:t>
      </w:r>
      <w:r w:rsidR="00636A3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ccording to the</w:t>
      </w:r>
      <w:r w:rsidR="00FD2F5E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r</w:t>
      </w:r>
      <w:r w:rsidR="00AC40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OPF</w:t>
      </w:r>
      <w:r w:rsidR="00636A3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82EF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SGPF</w:t>
      </w:r>
      <w:r w:rsidR="00636A3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grade</w:t>
      </w:r>
      <w:r w:rsidR="008A210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&lt;B</w:t>
      </w:r>
      <w:r w:rsidR="0016674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253</w:t>
      </w:r>
      <w:r w:rsidR="0020000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6674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tients;</w:t>
      </w:r>
      <w:r w:rsidR="00FA3367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A210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≥B</w:t>
      </w:r>
      <w:r w:rsidR="0016674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38 patients</w:t>
      </w:r>
      <w:r w:rsidR="008A210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636A3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5A1AC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summarize their </w:t>
      </w:r>
      <w:r w:rsidR="0060434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ge, </w:t>
      </w:r>
      <w:r w:rsidR="00C9306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x</w:t>
      </w:r>
      <w:r w:rsidR="0060434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8A210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ody mass index, method of PJ, </w:t>
      </w:r>
      <w:r w:rsidR="005A1AC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tholog</w:t>
      </w:r>
      <w:r w:rsidR="00C9306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c</w:t>
      </w:r>
      <w:r w:rsidR="005A1AC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agnos</w:t>
      </w:r>
      <w:r w:rsidR="00822D8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</w:t>
      </w:r>
      <w:r w:rsidR="005A1AC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, pancreatic texture, </w:t>
      </w:r>
      <w:r w:rsidR="00D561FE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ic duct</w:t>
      </w:r>
      <w:r w:rsidR="00C9306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ameter</w:t>
      </w:r>
      <w:r w:rsidR="00D561FE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and intraoperative blood loss</w:t>
      </w:r>
      <w:r w:rsidR="00386BF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Table </w:t>
      </w:r>
      <w:r w:rsidR="00300A39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3</w:t>
      </w:r>
      <w:r w:rsidR="00386BF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  <w:r w:rsidR="00C1159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9306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e found that</w:t>
      </w:r>
      <w:r w:rsidR="00C1159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ED7C4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e PJ</w:t>
      </w:r>
      <w:r w:rsidR="00B015F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9306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echnique</w:t>
      </w:r>
      <w:r w:rsidR="00ED7C4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</w:t>
      </w:r>
      <w:r w:rsidR="00A7110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contributory factor </w:t>
      </w:r>
      <w:r w:rsidR="005725A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</w:t>
      </w:r>
      <w:r w:rsidR="00A7110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OPF. </w:t>
      </w:r>
      <w:r w:rsidR="00EB01A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atients who underwent </w:t>
      </w:r>
      <w:proofErr w:type="spellStart"/>
      <w:r w:rsidR="00EB01A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EB01A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 </w:t>
      </w:r>
      <w:r w:rsidR="00C9306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uring </w:t>
      </w:r>
      <w:r w:rsidR="00EB01A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D were more likely to </w:t>
      </w:r>
      <w:r w:rsidR="00C9306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develop mild</w:t>
      </w:r>
      <w:r w:rsidR="00EB01A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OPF (only </w:t>
      </w:r>
      <w:r w:rsidR="00EB01AC" w:rsidRPr="0038205D">
        <w:rPr>
          <w:rFonts w:ascii="Book Antiqua" w:hAnsi="Book Antiqua" w:cs="Times New Roman"/>
          <w:color w:val="000000" w:themeColor="text1"/>
          <w:sz w:val="24"/>
          <w:szCs w:val="24"/>
        </w:rPr>
        <w:t>biochemical leak or no pancreatic fistula) (71.9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EB01A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EB01AC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vs</w:t>
      </w:r>
      <w:proofErr w:type="spellEnd"/>
      <w:r w:rsidR="00EB01A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50.0%, </w:t>
      </w:r>
      <w:r w:rsidR="00EB01AC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>P</w:t>
      </w:r>
      <w:r w:rsidR="00D57FAF" w:rsidRPr="0038205D">
        <w:rPr>
          <w:rFonts w:ascii="Book Antiqua" w:hAnsi="Book Antiqua" w:cs="Times New Roman"/>
          <w:i/>
          <w:color w:val="000000" w:themeColor="text1"/>
          <w:sz w:val="24"/>
          <w:szCs w:val="24"/>
        </w:rPr>
        <w:t xml:space="preserve"> </w:t>
      </w:r>
      <w:r w:rsidR="00EB01AC" w:rsidRPr="0038205D">
        <w:rPr>
          <w:rFonts w:ascii="Book Antiqua" w:hAnsi="Book Antiqua" w:cs="Times New Roman"/>
          <w:color w:val="000000" w:themeColor="text1"/>
          <w:sz w:val="24"/>
          <w:szCs w:val="24"/>
        </w:rPr>
        <w:t>=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B01AC" w:rsidRPr="0038205D">
        <w:rPr>
          <w:rFonts w:ascii="Book Antiqua" w:hAnsi="Book Antiqua" w:cs="Times New Roman"/>
          <w:color w:val="000000" w:themeColor="text1"/>
          <w:sz w:val="24"/>
          <w:szCs w:val="24"/>
        </w:rPr>
        <w:t>0.006)</w:t>
      </w:r>
      <w:r w:rsidR="00FA336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le other parameters showed no significant differences. </w:t>
      </w:r>
      <w:r w:rsidR="000C08A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refore, </w:t>
      </w:r>
      <w:proofErr w:type="spellStart"/>
      <w:r w:rsidR="000C08AE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0C08A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could be a decisive protective factor </w:t>
      </w:r>
      <w:r w:rsidR="005725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r </w:t>
      </w:r>
      <w:r w:rsidR="000C08A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OPF (Table </w:t>
      </w:r>
      <w:r w:rsidR="00300A39" w:rsidRPr="0038205D">
        <w:rPr>
          <w:rFonts w:ascii="Book Antiqua" w:hAnsi="Book Antiqua" w:cs="Times New Roman"/>
          <w:color w:val="000000" w:themeColor="text1"/>
          <w:sz w:val="24"/>
          <w:szCs w:val="24"/>
        </w:rPr>
        <w:t>3</w:t>
      </w:r>
      <w:r w:rsidR="000C08AE" w:rsidRPr="0038205D">
        <w:rPr>
          <w:rFonts w:ascii="Book Antiqua" w:hAnsi="Book Antiqua" w:cs="Times New Roman"/>
          <w:color w:val="000000" w:themeColor="text1"/>
          <w:sz w:val="24"/>
          <w:szCs w:val="24"/>
        </w:rPr>
        <w:t>).</w:t>
      </w:r>
    </w:p>
    <w:p w14:paraId="73272FAE" w14:textId="782989B5" w:rsidR="00A166C0" w:rsidRPr="0038205D" w:rsidRDefault="00A166C0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follow-up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eriod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was depend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>ent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upon </w:t>
      </w:r>
      <w:r w:rsidR="0002750E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e pathological diagnos</w:t>
      </w:r>
      <w:r w:rsidR="00822D86" w:rsidRPr="0038205D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02750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 of the mass at the pancreatic head. Overall, the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maximum </w:t>
      </w:r>
      <w:r w:rsidR="00AE6CC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rvival </w:t>
      </w:r>
      <w:r w:rsidR="00AE046F" w:rsidRPr="0038205D">
        <w:rPr>
          <w:rFonts w:ascii="Book Antiqua" w:hAnsi="Book Antiqua" w:cs="Times New Roman"/>
          <w:color w:val="000000" w:themeColor="text1"/>
          <w:sz w:val="24"/>
          <w:szCs w:val="24"/>
        </w:rPr>
        <w:t>period</w:t>
      </w:r>
      <w:r w:rsidR="00AE6CC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AE046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atients with </w:t>
      </w:r>
      <w:r w:rsidR="00AE6CC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nign </w:t>
      </w:r>
      <w:r w:rsidR="0075448C" w:rsidRPr="0038205D">
        <w:rPr>
          <w:rFonts w:ascii="Book Antiqua" w:hAnsi="Book Antiqua" w:cs="Times New Roman"/>
          <w:color w:val="000000" w:themeColor="text1"/>
          <w:sz w:val="24"/>
          <w:szCs w:val="24"/>
        </w:rPr>
        <w:t>or</w:t>
      </w:r>
      <w:r w:rsidR="00AE6CC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ow</w:t>
      </w:r>
      <w:r w:rsidR="00B87A7D" w:rsidRPr="0038205D">
        <w:rPr>
          <w:rFonts w:ascii="Book Antiqua" w:hAnsi="Book Antiqua" w:cs="Times New Roman"/>
          <w:color w:val="000000" w:themeColor="text1"/>
          <w:sz w:val="24"/>
          <w:szCs w:val="24"/>
        </w:rPr>
        <w:t>-grade malignant lesions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as</w:t>
      </w:r>
      <w:r w:rsidR="00AE046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>&gt;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E046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60 </w:t>
      </w:r>
      <w:proofErr w:type="spellStart"/>
      <w:r w:rsidR="00AE046F" w:rsidRPr="0038205D">
        <w:rPr>
          <w:rFonts w:ascii="Book Antiqua" w:hAnsi="Book Antiqua" w:cs="Times New Roman"/>
          <w:color w:val="000000" w:themeColor="text1"/>
          <w:sz w:val="24"/>
          <w:szCs w:val="24"/>
        </w:rPr>
        <w:t>mo</w:t>
      </w:r>
      <w:proofErr w:type="spellEnd"/>
      <w:r w:rsidR="00AE046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fter PD. </w:t>
      </w:r>
      <w:r w:rsidR="0075448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5E2B0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5-year survival rate of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with </w:t>
      </w:r>
      <w:r w:rsidR="005E2B0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adenocarcinoma was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>&lt;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E2B0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10%.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>No patients in our study developed</w:t>
      </w:r>
      <w:r w:rsidR="0075448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elayed POPF</w:t>
      </w:r>
      <w:r w:rsidR="001750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No more than 8%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1750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tients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>had an</w:t>
      </w:r>
      <w:r w:rsidR="001750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tic stenosis several years after surgery, while the interventional treatments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>were beneficial.</w:t>
      </w:r>
      <w:r w:rsidR="00C743C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C743C1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C743C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</w:t>
      </w:r>
      <w:r w:rsidR="00A4299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d </w:t>
      </w:r>
      <w:r w:rsidR="00C743C1" w:rsidRPr="0038205D">
        <w:rPr>
          <w:rFonts w:ascii="Book Antiqua" w:hAnsi="Book Antiqua" w:cs="Times New Roman"/>
          <w:color w:val="000000" w:themeColor="text1"/>
          <w:sz w:val="24"/>
          <w:szCs w:val="24"/>
        </w:rPr>
        <w:t>not affect the long-term status.</w:t>
      </w:r>
    </w:p>
    <w:p w14:paraId="415D1255" w14:textId="77777777" w:rsidR="006950A7" w:rsidRPr="0038205D" w:rsidRDefault="006950A7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A9524EA" w14:textId="77777777" w:rsidR="00866A9D" w:rsidRPr="0038205D" w:rsidRDefault="00866A9D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t>DISCUSSION</w:t>
      </w:r>
    </w:p>
    <w:p w14:paraId="36B5FD46" w14:textId="5E478F89" w:rsidR="00866A9D" w:rsidRPr="0038205D" w:rsidRDefault="003D4383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D has long been the standard technique for treatment of any lesions at the pancreatic </w:t>
      </w:r>
      <w:proofErr w:type="gram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head</w: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TwvQXV0aG9yPjxZZWFyPjIwMTc8L1llYXI+PFJlY051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TwvQXV0aG9yPjxZZWFyPjIwMTc8L1llYXI+PFJlY051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,2,29</w: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32249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FF449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first </w:t>
      </w:r>
      <w:r w:rsidR="005725A8" w:rsidRPr="0038205D">
        <w:rPr>
          <w:rFonts w:ascii="Book Antiqua" w:hAnsi="Book Antiqua" w:cs="Times New Roman"/>
          <w:color w:val="000000" w:themeColor="text1"/>
          <w:sz w:val="24"/>
          <w:szCs w:val="24"/>
        </w:rPr>
        <w:t>two</w:t>
      </w:r>
      <w:r w:rsidR="00FF4498" w:rsidRPr="0038205D">
        <w:rPr>
          <w:rFonts w:ascii="Book Antiqua" w:hAnsi="Book Antiqua" w:cs="Times New Roman"/>
          <w:color w:val="000000" w:themeColor="text1"/>
          <w:sz w:val="24"/>
          <w:szCs w:val="24"/>
        </w:rPr>
        <w:t>-stage excision procedure was not accomplished until 1909</w:t>
      </w:r>
      <w:r w:rsidR="00FD113E" w:rsidRPr="0038205D">
        <w:rPr>
          <w:rFonts w:ascii="Book Antiqua" w:hAnsi="Book Antiqua" w:cs="Times New Roman"/>
          <w:color w:val="000000" w:themeColor="text1"/>
          <w:sz w:val="24"/>
          <w:szCs w:val="24"/>
        </w:rPr>
        <w:t>, and</w:t>
      </w:r>
      <w:r w:rsidR="00FF449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ipple and Child finally evolved </w:t>
      </w:r>
      <w:r w:rsidR="00FD113E" w:rsidRPr="0038205D">
        <w:rPr>
          <w:rFonts w:ascii="Book Antiqua" w:hAnsi="Book Antiqua" w:cs="Times New Roman"/>
          <w:color w:val="000000" w:themeColor="text1"/>
          <w:sz w:val="24"/>
          <w:szCs w:val="24"/>
        </w:rPr>
        <w:t>it</w:t>
      </w:r>
      <w:r w:rsidR="00FF449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15E6F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FF449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a regular </w:t>
      </w:r>
      <w:r w:rsidR="00315E6F" w:rsidRPr="0038205D">
        <w:rPr>
          <w:rFonts w:ascii="Book Antiqua" w:hAnsi="Book Antiqua" w:cs="Times New Roman"/>
          <w:color w:val="000000" w:themeColor="text1"/>
          <w:sz w:val="24"/>
          <w:szCs w:val="24"/>
        </w:rPr>
        <w:t>operation</w:t>
      </w:r>
      <w:r w:rsidR="00FF449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1940 and 1944</w: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/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Child&lt;/Author&gt;&lt;Year&gt;1948&lt;/Year&gt;&lt;RecNum&gt;825&lt;/RecNum&gt;&lt;DisplayText&gt;&lt;style face="superscript"&gt;3,4&lt;/style&gt;&lt;/DisplayText&gt;&lt;record&gt;&lt;rec-number&gt;825&lt;/rec-number&gt;&lt;foreign-keys&gt;&lt;key app="EN" db-id="9x9ve0wf8dx0tiex0aqpze0s02df0pfwzs9z" timestamp="1552313072"&gt;825&lt;/key&gt;&lt;/foreign-keys&gt;&lt;ref-type name="Journal Article"&gt;17&lt;/ref-type&gt;&lt;contributors&gt;&lt;authors&gt;&lt;author&gt;Child, C. G., 3rd&lt;/author&gt;&lt;/authors&gt;&lt;/contributors&gt;&lt;titles&gt;&lt;title&gt;Radical one-state pancreaticoduodenectomy&lt;/title&gt;&lt;secondary-title&gt;Surgery&lt;/secondary-title&gt;&lt;/titles&gt;&lt;periodical&gt;&lt;full-title&gt;Surgery&lt;/full-title&gt;&lt;/periodical&gt;&lt;pages&gt;492-500&lt;/pages&gt;&lt;volume&gt;23&lt;/volume&gt;&lt;number&gt;3&lt;/number&gt;&lt;keywords&gt;&lt;keyword&gt;Humans&lt;/keyword&gt;&lt;keyword&gt;Pancreas/*surgery&lt;/keyword&gt;&lt;keyword&gt;*Pancreaticoduodenectomy&lt;/keyword&gt;&lt;keyword&gt;*PANCREAS/surgery&lt;/keyword&gt;&lt;/keywords&gt;&lt;dates&gt;&lt;year&gt;1948&lt;/year&gt;&lt;pub-dates&gt;&lt;date&gt;Mar&lt;/date&gt;&lt;/pub-dates&gt;&lt;/dates&gt;&lt;isbn&gt;0039-6060 (Print)&amp;#xD;0039-6060 (Linking)&lt;/isbn&gt;&lt;accession-num&gt;18906034&lt;/accession-num&gt;&lt;urls&gt;&lt;related-urls&gt;&lt;url&gt;https://www.ncbi.nlm.nih.gov/pubmed/18906034&lt;/url&gt;&lt;/related-urls&gt;&lt;/urls&gt;&lt;/record&gt;&lt;/Cite&gt;&lt;Cite&gt;&lt;Author&gt;Whipple&lt;/Author&gt;&lt;Year&gt;1941&lt;/Year&gt;&lt;RecNum&gt;824&lt;/RecNum&gt;&lt;record&gt;&lt;rec-number&gt;824&lt;/rec-number&gt;&lt;foreign-keys&gt;&lt;key app="EN" db-id="9x9ve0wf8dx0tiex0aqpze0s02df0pfwzs9z" timestamp="1552313042"&gt;824&lt;/key&gt;&lt;/foreign-keys&gt;&lt;ref-type name="Journal Article"&gt;17&lt;/ref-type&gt;&lt;contributors&gt;&lt;authors&gt;&lt;author&gt;Whipple, A. O.&lt;/author&gt;&lt;/authors&gt;&lt;/contributors&gt;&lt;titles&gt;&lt;title&gt;The Rationale of Radical Surgery for Cancer of the Pancreas and Ampullary Region&lt;/title&gt;&lt;secondary-title&gt;Ann Surg&lt;/secondary-title&gt;&lt;/titles&gt;&lt;periodical&gt;&lt;full-title&gt;Ann Surg&lt;/full-title&gt;&lt;/periodical&gt;&lt;pages&gt;612-5&lt;/pages&gt;&lt;volume&gt;114&lt;/volume&gt;&lt;number&gt;4&lt;/number&gt;&lt;dates&gt;&lt;year&gt;1941&lt;/year&gt;&lt;pub-dates&gt;&lt;date&gt;Oct&lt;/date&gt;&lt;/pub-dates&gt;&lt;/dates&gt;&lt;isbn&gt;0003-4932 (Print)&amp;#xD;0003-4932 (Linking)&lt;/isbn&gt;&lt;accession-num&gt;17857897&lt;/accession-num&gt;&lt;urls&gt;&lt;related-urls&gt;&lt;url&gt;https://www.ncbi.nlm.nih.gov/pubmed/17857897&lt;/url&gt;&lt;/related-urls&gt;&lt;/urls&gt;&lt;custom2&gt;PMC1385814&lt;/custom2&gt;&lt;/record&gt;&lt;/Cite&gt;&lt;/EndNote&gt;</w:instrTex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6F7CE2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3,4</w: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FF4498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315E6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mortality rate associated with PD in the mid-1</w:t>
      </w:r>
      <w:r w:rsidR="00250ADB" w:rsidRPr="0038205D">
        <w:rPr>
          <w:rFonts w:ascii="Book Antiqua" w:hAnsi="Book Antiqua" w:cs="Times New Roman"/>
          <w:color w:val="000000" w:themeColor="text1"/>
          <w:sz w:val="24"/>
          <w:szCs w:val="24"/>
        </w:rPr>
        <w:t>9</w:t>
      </w:r>
      <w:r w:rsidR="00315E6F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th</w:t>
      </w:r>
      <w:r w:rsidR="00315E6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ntury was extremely high, leading to a strict evaluation of surgeons’ </w:t>
      </w:r>
      <w:proofErr w:type="gramStart"/>
      <w:r w:rsidR="00315E6F" w:rsidRPr="0038205D">
        <w:rPr>
          <w:rFonts w:ascii="Book Antiqua" w:hAnsi="Book Antiqua" w:cs="Times New Roman"/>
          <w:color w:val="000000" w:themeColor="text1"/>
          <w:sz w:val="24"/>
          <w:szCs w:val="24"/>
        </w:rPr>
        <w:t>qualifications</w: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aGlwcGxlPC9BdXRob3I+PFllYXI+MTk0ODwvWWVhcj48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aGlwcGxlPC9BdXRob3I+PFllYXI+MTk0ODwvWWVhcj48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30-33</w: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315E6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250ADB" w:rsidRPr="0038205D">
        <w:rPr>
          <w:rFonts w:ascii="Book Antiqua" w:hAnsi="Book Antiqua" w:cs="Times New Roman"/>
          <w:color w:val="000000" w:themeColor="text1"/>
          <w:sz w:val="24"/>
          <w:szCs w:val="24"/>
        </w:rPr>
        <w:t>With the development of modern surgery, PD is now very safe.</w:t>
      </w:r>
    </w:p>
    <w:p w14:paraId="7EC23F37" w14:textId="0A2CCB8F" w:rsidR="00C41E5B" w:rsidRPr="0038205D" w:rsidRDefault="003600EC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>because of the substantial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rgical damage and high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vel of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fficulty in PD, the postoperative morbidity is still very </w:t>
      </w:r>
      <w:proofErr w:type="gram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high</w: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WdpdXJhPC9BdXRob3I+PFllYXI+MjAxMjwvWWVhcj48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dWdpdXJhPC9BdXRob3I+PFllYXI+MjAxMjwvWWVhcj48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9-13</w:t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6F7CE2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en </w:t>
      </w:r>
      <w:r w:rsidR="00442A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patient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has </w:t>
      </w:r>
      <w:r w:rsidR="00DB6433" w:rsidRPr="0038205D">
        <w:rPr>
          <w:rFonts w:ascii="Book Antiqua" w:hAnsi="Book Antiqua" w:cs="Times New Roman"/>
          <w:color w:val="000000" w:themeColor="text1"/>
          <w:sz w:val="24"/>
          <w:szCs w:val="24"/>
        </w:rPr>
        <w:t>under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>gone</w:t>
      </w:r>
      <w:r w:rsidR="00442A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pancreatic surgery, the most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likely cause </w:t>
      </w:r>
      <w:r w:rsidR="00442A0B" w:rsidRPr="0038205D">
        <w:rPr>
          <w:rFonts w:ascii="Book Antiqua" w:hAnsi="Book Antiqua" w:cs="Times New Roman"/>
          <w:color w:val="000000" w:themeColor="text1"/>
          <w:sz w:val="24"/>
          <w:szCs w:val="24"/>
        </w:rPr>
        <w:t>of POPF is leak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>age</w:t>
      </w:r>
      <w:r w:rsidR="00442A0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pancreatic-enteric </w:t>
      </w:r>
      <w:proofErr w:type="gramStart"/>
      <w:r w:rsidR="00442A0B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astomosis</w:t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NzaTwvQXV0aG9yPjxZZWFyPjIwMTc8L1llYXI+PFJl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NzaTwvQXV0aG9yPjxZZWFyPjIwMTc8L1llYXI+PFJl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6</w:t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442A0B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DB643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lthough the comprehensive conditions 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advantages </w:t>
      </w:r>
      <w:r w:rsidR="00DB6433" w:rsidRPr="0038205D">
        <w:rPr>
          <w:rFonts w:ascii="Book Antiqua" w:hAnsi="Book Antiqua" w:cs="Times New Roman"/>
          <w:color w:val="000000" w:themeColor="text1"/>
          <w:sz w:val="24"/>
          <w:szCs w:val="24"/>
        </w:rPr>
        <w:t>of modern surgery</w:t>
      </w:r>
      <w:r w:rsidR="00B015F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>have</w:t>
      </w:r>
      <w:r w:rsidR="00DB643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wiftly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veloped during the 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st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few 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>decades</w:t>
      </w:r>
      <w:r w:rsidR="00DB6433" w:rsidRPr="0038205D">
        <w:rPr>
          <w:rFonts w:ascii="Book Antiqua" w:hAnsi="Book Antiqua" w:cs="Times New Roman"/>
          <w:color w:val="000000" w:themeColor="text1"/>
          <w:sz w:val="24"/>
          <w:szCs w:val="24"/>
        </w:rPr>
        <w:t>, POPF still remains one of the most harmful complications after pancreatic surgery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>, and its incidence s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>t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>ill ra</w:t>
      </w:r>
      <w:r w:rsidR="00640E23" w:rsidRPr="0038205D">
        <w:rPr>
          <w:rFonts w:ascii="Book Antiqua" w:hAnsi="Book Antiqua" w:cs="Times New Roman"/>
          <w:color w:val="000000" w:themeColor="text1"/>
          <w:sz w:val="24"/>
          <w:szCs w:val="24"/>
        </w:rPr>
        <w:t>n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>ge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725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from 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>3</w:t>
      </w:r>
      <w:r w:rsidR="00D57FAF" w:rsidRPr="0038205D">
        <w:rPr>
          <w:rFonts w:ascii="Book Antiqua" w:hAnsi="Book Antiqua" w:cs="Times New Roman"/>
          <w:color w:val="000000" w:themeColor="text1"/>
          <w:sz w:val="24"/>
          <w:szCs w:val="24"/>
        </w:rPr>
        <w:t>%</w:t>
      </w:r>
      <w:r w:rsidR="00E15BEF" w:rsidRPr="0038205D">
        <w:rPr>
          <w:rFonts w:ascii="Book Antiqua" w:hAnsi="Book Antiqua" w:cs="Times New Roman"/>
          <w:color w:val="000000" w:themeColor="text1"/>
          <w:sz w:val="24"/>
          <w:szCs w:val="24"/>
        </w:rPr>
        <w:t>-45% at high-volume centers</w:t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aWxsZXI8L0F1dGhvcj48WWVhcj4yMDEzPC9ZZWFyPjxS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aWxsZXI8L0F1dGhvcj48WWVhcj4yMDEzPC9ZZWFyPjxS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27,34-41</w:t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DB643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40E23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e updated POPF grade is refer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>enced</w:t>
      </w:r>
      <w:r w:rsidR="00640E2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e M</w:t>
      </w:r>
      <w:r w:rsidR="00640E2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thods section to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vide </w:t>
      </w:r>
      <w:r w:rsidR="00640E2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clearer 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>understanding of the</w:t>
      </w:r>
      <w:r w:rsidR="00640E2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PF-related mortality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ate</w:t>
      </w:r>
      <w:r w:rsidR="00640E23" w:rsidRPr="0038205D">
        <w:rPr>
          <w:rFonts w:ascii="Book Antiqua" w:hAnsi="Book Antiqua" w:cs="Times New Roman"/>
          <w:color w:val="000000" w:themeColor="text1"/>
          <w:sz w:val="24"/>
          <w:szCs w:val="24"/>
        </w:rPr>
        <w:t>, morbidity</w:t>
      </w:r>
      <w:r w:rsidR="00B55DA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ate</w:t>
      </w:r>
      <w:r w:rsidR="00640E23" w:rsidRPr="0038205D">
        <w:rPr>
          <w:rFonts w:ascii="Book Antiqua" w:hAnsi="Book Antiqua" w:cs="Times New Roman"/>
          <w:color w:val="000000" w:themeColor="text1"/>
          <w:sz w:val="24"/>
          <w:szCs w:val="24"/>
        </w:rPr>
        <w:t>, hospital stay, and economic impact</w:t>
      </w:r>
      <w:r w:rsidR="00084D3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is </w:t>
      </w:r>
      <w:proofErr w:type="gramStart"/>
      <w:r w:rsidR="00084D3B" w:rsidRPr="0038205D">
        <w:rPr>
          <w:rFonts w:ascii="Book Antiqua" w:hAnsi="Book Antiqua" w:cs="Times New Roman"/>
          <w:color w:val="000000" w:themeColor="text1"/>
          <w:sz w:val="24"/>
          <w:szCs w:val="24"/>
        </w:rPr>
        <w:t>article</w:t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bGxlbjwvQXV0aG9yPjxZZWFyPjIwMTQ8L1llYXI+PFJl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BbGxlbjwvQXV0aG9yPjxZZWFyPjIwMTQ8L1llYXI+PFJl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42-45</w:t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640E23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7D002A8C" w14:textId="47EC61C7" w:rsidR="0044198C" w:rsidRPr="0038205D" w:rsidRDefault="0044198C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POPF risk score calculator regards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ic texture, pathology, pancreatic duct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ameter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and intraoperative blood loss</w:t>
      </w:r>
      <w:r w:rsidR="0059491B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volume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s the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ost important factors indicating the severity of </w:t>
      </w:r>
      <w:proofErr w:type="gramStart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PF</w:t>
      </w:r>
      <w:r w:rsidR="00B30F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[</w:t>
      </w:r>
      <w:proofErr w:type="gramEnd"/>
      <w:r w:rsidR="00B30F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NdW5ncm9vcDwvQXV0aG9yPjxZZWFyPjIwMTc8L1llYXI+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begin">
          <w:fldData xml:space="preserve">PEVuZE5vdGU+PENpdGU+PEF1dGhvcj5NdW5ncm9vcDwvQXV0aG9yPjxZZWFyPjIwMTc8L1llYXI+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</w:r>
      <w:r w:rsidR="00B30F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kern w:val="0"/>
          <w:sz w:val="24"/>
          <w:szCs w:val="24"/>
          <w:vertAlign w:val="superscript"/>
        </w:rPr>
        <w:t>25-28</w:t>
      </w:r>
      <w:r w:rsidR="00B30F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  <w:vertAlign w:val="superscript"/>
        </w:rPr>
        <w:t>]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s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ter pancreas, diseases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ther than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ancreatic cancer and pancreatitis,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maller pancreatic duct, and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higher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ood loss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volume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uring the operation will result in a more severe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linical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situation and a higher ISGPF grade of POPF. Preventive therapy is suggested in patients with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higher POPF risk score before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ir condition becomes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n</w:t>
      </w:r>
      <w:r w:rsidR="002B0BC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ntrollable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 good n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utritional status, normal levels of serum albumin and hemoglobin,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us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</w:t>
      </w:r>
      <w:proofErr w:type="spellStart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omatostatin</w:t>
      </w:r>
      <w:proofErr w:type="spellEnd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re necessary to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crease the success rate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treating POPF. Nevertheless, all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se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preventi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e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measures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nd treatments are depend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ent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FC093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pon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 reliable PJ procedure during PD.</w:t>
      </w:r>
      <w:r w:rsidR="00C40C0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FC093C" w:rsidRPr="0038205D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C40C0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surance of </w:t>
      </w:r>
      <w:r w:rsidR="00FC093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C40C0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J procedure is an independent protective factor in avoiding </w:t>
      </w:r>
      <w:proofErr w:type="gramStart"/>
      <w:r w:rsidR="00C40C07" w:rsidRPr="0038205D">
        <w:rPr>
          <w:rFonts w:ascii="Book Antiqua" w:hAnsi="Book Antiqua" w:cs="Times New Roman"/>
          <w:color w:val="000000" w:themeColor="text1"/>
          <w:sz w:val="24"/>
          <w:szCs w:val="24"/>
        </w:rPr>
        <w:t>POPF</w:t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NywxOD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xhaTwvQXV0aG9y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NywxOD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xhaTwvQXV0aG9y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7,18</w:t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30F9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C40C07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A6D2995" w14:textId="292D3C16" w:rsidR="00F00452" w:rsidRPr="0038205D" w:rsidRDefault="00687CFB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Because</w:t>
      </w:r>
      <w:r w:rsidR="00B556E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many parts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the </w:t>
      </w:r>
      <w:r w:rsidR="00B556E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igestive system </w:t>
      </w:r>
      <w:r w:rsidR="0048701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re resected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during </w:t>
      </w:r>
      <w:r w:rsidR="0048701A" w:rsidRPr="0038205D">
        <w:rPr>
          <w:rFonts w:ascii="Book Antiqua" w:hAnsi="Book Antiqua" w:cs="Times New Roman"/>
          <w:color w:val="000000" w:themeColor="text1"/>
          <w:sz w:val="24"/>
          <w:szCs w:val="24"/>
        </w:rPr>
        <w:t>PD, reconstruction is very important to maintain the vital activity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is system</w:t>
      </w:r>
      <w:r w:rsidR="0048701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s the name suggests, PJ is a procedure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that involves</w:t>
      </w:r>
      <w:r w:rsidR="0048701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onnect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ion of</w:t>
      </w:r>
      <w:r w:rsidR="0048701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41E5B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e remnant pancreas and</w:t>
      </w:r>
      <w:r w:rsidR="00631D7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C41E5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jejunum</w:t>
      </w:r>
      <w:r w:rsidR="00CD7A8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After the reconstruction,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CD7A8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duct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CD7A8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onnected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CD7A8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jejunum, and </w:t>
      </w:r>
      <w:r w:rsidR="00AC03B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zyme-rich </w:t>
      </w:r>
      <w:r w:rsidR="00CD7A8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juice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CD7A8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ble to enter the intestinal tract to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assist with</w:t>
      </w:r>
      <w:r w:rsidR="00CD7A8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gest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ion</w:t>
      </w:r>
      <w:r w:rsidR="00CD7A86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F0045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Traditionally,</w:t>
      </w:r>
      <w:r w:rsidR="00F0045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J is an </w:t>
      </w:r>
      <w:r w:rsidR="001D2010" w:rsidRPr="0038205D">
        <w:rPr>
          <w:rFonts w:ascii="Book Antiqua" w:hAnsi="Book Antiqua" w:cs="Times New Roman"/>
          <w:color w:val="000000" w:themeColor="text1"/>
          <w:sz w:val="24"/>
          <w:szCs w:val="24"/>
        </w:rPr>
        <w:t>end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1D2010" w:rsidRPr="0038205D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1D201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d, </w:t>
      </w:r>
      <w:r w:rsidR="00F00452" w:rsidRPr="0038205D">
        <w:rPr>
          <w:rFonts w:ascii="Book Antiqua" w:hAnsi="Book Antiqua" w:cs="Times New Roman"/>
          <w:color w:val="000000" w:themeColor="text1"/>
          <w:sz w:val="24"/>
          <w:szCs w:val="24"/>
        </w:rPr>
        <w:t>embedded procedure in w</w:t>
      </w:r>
      <w:r w:rsidR="00407FE0" w:rsidRPr="0038205D">
        <w:rPr>
          <w:rFonts w:ascii="Book Antiqua" w:hAnsi="Book Antiqua" w:cs="Times New Roman"/>
          <w:color w:val="000000" w:themeColor="text1"/>
          <w:sz w:val="24"/>
          <w:szCs w:val="24"/>
        </w:rPr>
        <w:t>hich</w:t>
      </w:r>
      <w:r w:rsidR="00F0045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small part of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F0045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mnant pancreas </w:t>
      </w:r>
      <w:r w:rsidR="00A70A46" w:rsidRPr="0038205D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r w:rsidR="00407FE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laced</w:t>
      </w:r>
      <w:r w:rsidR="00F0045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07FE0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D9486D" w:rsidRPr="0038205D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407FE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70A4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407FE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jejunum. </w:t>
      </w:r>
      <w:r w:rsidR="006427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2000, </w:t>
      </w:r>
      <w:proofErr w:type="spellStart"/>
      <w:r w:rsidR="00642745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6427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247BC" w:rsidRPr="0038205D">
        <w:rPr>
          <w:rFonts w:ascii="Book Antiqua" w:hAnsi="Book Antiqua" w:cs="Times New Roman"/>
          <w:color w:val="000000" w:themeColor="text1"/>
          <w:sz w:val="24"/>
          <w:szCs w:val="24"/>
        </w:rPr>
        <w:t>devised</w:t>
      </w:r>
      <w:r w:rsidR="006427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</w:t>
      </w:r>
      <w:r w:rsidR="00547253" w:rsidRPr="0038205D">
        <w:rPr>
          <w:rFonts w:ascii="Book Antiqua" w:hAnsi="Book Antiqua" w:cs="Times New Roman"/>
          <w:color w:val="000000" w:themeColor="text1"/>
          <w:sz w:val="24"/>
          <w:szCs w:val="24"/>
        </w:rPr>
        <w:t>novel</w:t>
      </w:r>
      <w:r w:rsidR="00CC6C0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1D2010" w:rsidRPr="0038205D">
        <w:rPr>
          <w:rFonts w:ascii="Book Antiqua" w:hAnsi="Book Antiqua" w:cs="Times New Roman"/>
          <w:color w:val="000000" w:themeColor="text1"/>
          <w:sz w:val="24"/>
          <w:szCs w:val="24"/>
        </w:rPr>
        <w:t>duct</w:t>
      </w:r>
      <w:r w:rsidR="00C247BC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1D2010" w:rsidRPr="0038205D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C247BC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1D201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mucosa, </w:t>
      </w:r>
      <w:r w:rsidR="00CC6C0A" w:rsidRPr="0038205D">
        <w:rPr>
          <w:rFonts w:ascii="Book Antiqua" w:hAnsi="Book Antiqua" w:cs="Times New Roman"/>
          <w:color w:val="000000" w:themeColor="text1"/>
          <w:sz w:val="24"/>
          <w:szCs w:val="24"/>
        </w:rPr>
        <w:t>U</w:t>
      </w:r>
      <w:r w:rsidR="00C247BC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CC6C0A" w:rsidRPr="0038205D">
        <w:rPr>
          <w:rFonts w:ascii="Book Antiqua" w:hAnsi="Book Antiqua" w:cs="Times New Roman"/>
          <w:color w:val="000000" w:themeColor="text1"/>
          <w:sz w:val="24"/>
          <w:szCs w:val="24"/>
        </w:rPr>
        <w:t>shape</w:t>
      </w:r>
      <w:r w:rsidR="00C247BC" w:rsidRPr="0038205D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CC6C0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</w:t>
      </w:r>
      <w:r w:rsidR="006427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reconnect the remnant pancreas and </w:t>
      </w:r>
      <w:r w:rsidR="00631D7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gramStart"/>
      <w:r w:rsidR="00642745" w:rsidRPr="0038205D">
        <w:rPr>
          <w:rFonts w:ascii="Book Antiqua" w:hAnsi="Book Antiqua" w:cs="Times New Roman"/>
          <w:color w:val="000000" w:themeColor="text1"/>
          <w:sz w:val="24"/>
          <w:szCs w:val="24"/>
        </w:rPr>
        <w:t>jejunum</w:t>
      </w:r>
      <w:r w:rsidR="00A8352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A8352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OCwxOT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dyb2JteWVyPC9B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OCwxOT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dyb2JteWVyPC9B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8352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A8352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8,19</w:t>
      </w:r>
      <w:r w:rsidR="00A8352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A8352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D9486D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234B9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247BC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 the present article, we</w:t>
      </w:r>
      <w:r w:rsidR="00E649A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C03BD" w:rsidRPr="0038205D">
        <w:rPr>
          <w:rFonts w:ascii="Book Antiqua" w:hAnsi="Book Antiqua" w:cs="Times New Roman"/>
          <w:color w:val="000000" w:themeColor="text1"/>
          <w:sz w:val="24"/>
          <w:szCs w:val="24"/>
        </w:rPr>
        <w:t>share our data and experiences to prove th</w:t>
      </w:r>
      <w:r w:rsidR="00E649A3" w:rsidRPr="0038205D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AC03B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periority</w:t>
      </w:r>
      <w:r w:rsidR="00E649A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spellStart"/>
      <w:r w:rsidR="00E649A3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E649A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in reducing the risk of POPF in Chinese </w:t>
      </w:r>
      <w:proofErr w:type="gramStart"/>
      <w:r w:rsidR="00E649A3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Hcm9ibXllcjwvQXV0aG9yPjxZZWFyPjIwMTA8L1llYXI+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Hcm9ibXllcjwvQXV0aG9yPjxZZWFyPjIwMTA8L1llYXI+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46-51</w:t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AC03BD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18E10230" w14:textId="4220A2F8" w:rsidR="00E12205" w:rsidRPr="0038205D" w:rsidRDefault="00E15FF7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the embedded anastomosis, </w:t>
      </w:r>
      <w:r w:rsidR="007873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end of </w:t>
      </w:r>
      <w:r w:rsidR="007E4A8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7873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jejunum is </w:t>
      </w:r>
      <w:r w:rsidR="007E4A82" w:rsidRPr="0038205D">
        <w:rPr>
          <w:rFonts w:ascii="Book Antiqua" w:hAnsi="Book Antiqua" w:cs="Times New Roman"/>
          <w:color w:val="000000" w:themeColor="text1"/>
          <w:sz w:val="24"/>
          <w:szCs w:val="24"/>
        </w:rPr>
        <w:t>sutured</w:t>
      </w:r>
      <w:r w:rsidR="007873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o cover the end of </w:t>
      </w:r>
      <w:r w:rsidR="007E4A8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7873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mnant pancreas. </w:t>
      </w:r>
      <w:r w:rsidR="00BE21D3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is procedure is classic but complicated</w:t>
      </w:r>
      <w:r w:rsidR="00D37F9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greatly increasing the</w:t>
      </w:r>
      <w:r w:rsidR="00D37F9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perative time and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using </w:t>
      </w:r>
      <w:r w:rsidR="00D37F9C" w:rsidRPr="0038205D">
        <w:rPr>
          <w:rFonts w:ascii="Book Antiqua" w:hAnsi="Book Antiqua" w:cs="Times New Roman"/>
          <w:color w:val="000000" w:themeColor="text1"/>
          <w:sz w:val="24"/>
          <w:szCs w:val="24"/>
        </w:rPr>
        <w:t>relatively more blood loss according to our study</w:t>
      </w:r>
      <w:r w:rsidR="00BE21D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Additionally</w:t>
      </w:r>
      <w:r w:rsidR="00BE21D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repeated suturing and knotting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cause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amage to the pancreas and the end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>end anastomosis cause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 extension of the jejunum wall, result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a thinner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ll of 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rotection outside the end of the pancreas. 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f the remnant pancreas is thick, </w:t>
      </w:r>
      <w:r w:rsidR="00F9056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rotection will be weaker, and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the clinical situation will worsen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Moreover,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cause 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pancreatic stump is completely exposed in the intestine, the activated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trypsin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low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healing</w:t>
      </w:r>
      <w:r w:rsidR="00D37F9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the anastomotic stoma 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="00740DA5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crease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740DA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incidence rate of</w:t>
      </w:r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OPF. In 1996, </w:t>
      </w:r>
      <w:proofErr w:type="spellStart"/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>Peng</w:t>
      </w:r>
      <w:proofErr w:type="spellEnd"/>
      <w:r w:rsidR="00607CA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proved this procedure</w:t>
      </w:r>
      <w:r w:rsidR="00CD440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y 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ly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lacing 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imple sutures at the anastomotic stoma to reduce the destructive effect of repetitive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lacement of 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>suture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 the end of the pancreas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; however,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problem</w:t>
      </w:r>
      <w:r w:rsidR="00EF39C0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duced by trypsin</w:t>
      </w:r>
      <w:r w:rsidR="00EF39C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 </w:t>
      </w:r>
      <w:r w:rsidR="00EF39C0" w:rsidRPr="0038205D">
        <w:rPr>
          <w:rFonts w:ascii="Book Antiqua" w:hAnsi="Book Antiqua" w:cs="Times New Roman"/>
          <w:color w:val="000000" w:themeColor="text1"/>
          <w:sz w:val="24"/>
          <w:szCs w:val="24"/>
        </w:rPr>
        <w:t>oversize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EF39C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tic stump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ill exist</w:t>
      </w:r>
      <w:r w:rsidR="00D37F9C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d, and the </w:t>
      </w:r>
      <w:r w:rsidR="00D70435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tra</w:t>
      </w:r>
      <w:r w:rsidR="00D37F9C" w:rsidRPr="0038205D">
        <w:rPr>
          <w:rFonts w:ascii="Book Antiqua" w:hAnsi="Book Antiqua" w:cs="Times New Roman"/>
          <w:color w:val="000000" w:themeColor="text1"/>
          <w:sz w:val="24"/>
          <w:szCs w:val="24"/>
        </w:rPr>
        <w:t>operative time was not shortened</w:t>
      </w:r>
      <w:r w:rsidR="002B0BCD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80437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 comparison</w:t>
      </w:r>
      <w:r w:rsidR="0080437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none of these issues 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are problematic</w:t>
      </w:r>
      <w:r w:rsidR="004D67B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</w:t>
      </w:r>
      <w:r w:rsidR="0099720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duct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mucosa, U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shape</w:t>
      </w:r>
      <w:r w:rsidR="00AB5BF7" w:rsidRPr="0038205D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gramStart"/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astomosis</w:t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OCwxOT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dyb2JteWVyPC9B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OCwxOT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dyb2JteWVyPC9B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8,19</w:t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E12205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B1DA2BD" w14:textId="7A5A6371" w:rsidR="00055BFE" w:rsidRPr="0038205D" w:rsidRDefault="00F275ED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Furthermore, the pancreatic remnant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 tightly fixed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seromuscular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ayer </w:t>
      </w:r>
      <w:r w:rsidR="00FC63B2" w:rsidRPr="0038205D">
        <w:rPr>
          <w:rFonts w:ascii="Book Antiqua" w:hAnsi="Book Antiqua" w:cs="Times New Roman"/>
          <w:color w:val="000000" w:themeColor="text1"/>
          <w:sz w:val="24"/>
          <w:szCs w:val="24"/>
        </w:rPr>
        <w:t>of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jejunum in modified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. </w:t>
      </w:r>
      <w:r w:rsidR="008E7D7A" w:rsidRPr="0038205D">
        <w:rPr>
          <w:rFonts w:ascii="Book Antiqua" w:hAnsi="Book Antiqua" w:cs="Times New Roman"/>
          <w:color w:val="000000" w:themeColor="text1"/>
          <w:sz w:val="24"/>
          <w:szCs w:val="24"/>
        </w:rPr>
        <w:t>Meanwhile, a duct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8E7D7A" w:rsidRPr="0038205D">
        <w:rPr>
          <w:rFonts w:ascii="Book Antiqua" w:hAnsi="Book Antiqua" w:cs="Times New Roman"/>
          <w:color w:val="000000" w:themeColor="text1"/>
          <w:sz w:val="24"/>
          <w:szCs w:val="24"/>
        </w:rPr>
        <w:t>to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8E7D7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mucosa suture will reinforce the anastomotic stoma and 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>f</w:t>
      </w:r>
      <w:r w:rsidR="008E7D7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e the pancreatic tissue from tension and shear </w:t>
      </w:r>
      <w:proofErr w:type="gramStart"/>
      <w:r w:rsidR="008E7D7A" w:rsidRPr="0038205D">
        <w:rPr>
          <w:rFonts w:ascii="Book Antiqua" w:hAnsi="Book Antiqua" w:cs="Times New Roman"/>
          <w:color w:val="000000" w:themeColor="text1"/>
          <w:sz w:val="24"/>
          <w:szCs w:val="24"/>
        </w:rPr>
        <w:t>forces</w:t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OCwxOT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dyb2JteWVyPC9B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WppaTwvQXV0aG9yPjxZZWFyPjIwMTQ8L1llYXI+PFJl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18,19</w:t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861E43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8E7D7A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s a result, </w:t>
      </w:r>
      <w:proofErr w:type="spellStart"/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was welcomed by many surgeons once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t </w:t>
      </w:r>
      <w:r w:rsidR="00880B3F" w:rsidRPr="0038205D">
        <w:rPr>
          <w:rFonts w:ascii="Book Antiqua" w:hAnsi="Book Antiqua" w:cs="Times New Roman"/>
          <w:color w:val="000000" w:themeColor="text1"/>
          <w:sz w:val="24"/>
          <w:szCs w:val="24"/>
        </w:rPr>
        <w:t>was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ported. Although some studies show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>ed no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bvious advantages of </w:t>
      </w:r>
      <w:proofErr w:type="spellStart"/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over other PJ procedures, and other studies did not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>compare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ith 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traditional embedded anastomosis, </w:t>
      </w:r>
      <w:proofErr w:type="spellStart"/>
      <w:r w:rsidR="00C3463A" w:rsidRPr="0038205D">
        <w:rPr>
          <w:rFonts w:ascii="Book Antiqua" w:hAnsi="Book Antiqua" w:cs="Times New Roman"/>
          <w:color w:val="000000" w:themeColor="text1"/>
          <w:sz w:val="24"/>
          <w:szCs w:val="24"/>
        </w:rPr>
        <w:t>Kleespies</w:t>
      </w:r>
      <w:proofErr w:type="spellEnd"/>
      <w:r w:rsidR="00C3463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proofErr w:type="spellStart"/>
      <w:r w:rsidR="00C3463A" w:rsidRPr="0038205D">
        <w:rPr>
          <w:rFonts w:ascii="Book Antiqua" w:hAnsi="Book Antiqua" w:cs="Times New Roman"/>
          <w:color w:val="000000" w:themeColor="text1"/>
          <w:sz w:val="24"/>
          <w:szCs w:val="24"/>
        </w:rPr>
        <w:t>Fujii</w:t>
      </w:r>
      <w:proofErr w:type="spellEnd"/>
      <w:r w:rsidR="00C3463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and </w:t>
      </w:r>
      <w:proofErr w:type="spellStart"/>
      <w:r w:rsidR="00C3463A" w:rsidRPr="0038205D">
        <w:rPr>
          <w:rFonts w:ascii="Book Antiqua" w:hAnsi="Book Antiqua" w:cs="Times New Roman"/>
          <w:color w:val="000000" w:themeColor="text1"/>
          <w:sz w:val="24"/>
          <w:szCs w:val="24"/>
        </w:rPr>
        <w:t>Grobmyer</w:t>
      </w:r>
      <w:proofErr w:type="spellEnd"/>
      <w:r w:rsidR="00C3463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upported the excellence of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proofErr w:type="spellStart"/>
      <w:r w:rsidR="00C3463A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C3463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rocedure</w:t>
      </w:r>
      <w:r w:rsidR="003F16E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their </w:t>
      </w:r>
      <w:proofErr w:type="gramStart"/>
      <w:r w:rsidR="003F16E6" w:rsidRPr="0038205D">
        <w:rPr>
          <w:rFonts w:ascii="Book Antiqua" w:hAnsi="Book Antiqua" w:cs="Times New Roman"/>
          <w:color w:val="000000" w:themeColor="text1"/>
          <w:sz w:val="24"/>
          <w:szCs w:val="24"/>
        </w:rPr>
        <w:t>articles</w:t>
      </w:r>
      <w:r w:rsidR="009B58F6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9B58F6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aW08L0F1dGhvcj48WWVhcj4yMDE0PC9ZZWFyPjxSZWNO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aW08L0F1dGhvcj48WWVhcj4yMDE0PC9ZZWFyPjxSZWNO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B58F6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9B58F6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47-52</w:t>
      </w:r>
      <w:r w:rsidR="009B58F6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9B58F6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>Based on the present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D6587" w:rsidRPr="0038205D">
        <w:rPr>
          <w:rFonts w:ascii="Book Antiqua" w:hAnsi="Book Antiqua" w:cs="Times New Roman"/>
          <w:color w:val="000000" w:themeColor="text1"/>
          <w:sz w:val="24"/>
          <w:szCs w:val="24"/>
        </w:rPr>
        <w:t>study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ich involved 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 clear retrospective analysis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BD658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291 patients and a follow-up period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>of &gt;</w:t>
      </w:r>
      <w:r w:rsidR="00BD6587" w:rsidRPr="0038205D">
        <w:rPr>
          <w:rFonts w:ascii="Book Antiqua" w:hAnsi="Book Antiqua" w:cs="Times New Roman"/>
          <w:color w:val="000000" w:themeColor="text1"/>
          <w:sz w:val="24"/>
          <w:szCs w:val="24"/>
        </w:rPr>
        <w:t>5 years</w:t>
      </w:r>
      <w:r w:rsidR="00C2619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>we are able to</w:t>
      </w:r>
      <w:r w:rsidR="00081A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rong</w:t>
      </w:r>
      <w:r w:rsidR="00D836E3" w:rsidRPr="0038205D">
        <w:rPr>
          <w:rFonts w:ascii="Book Antiqua" w:hAnsi="Book Antiqua" w:cs="Times New Roman"/>
          <w:color w:val="000000" w:themeColor="text1"/>
          <w:sz w:val="24"/>
          <w:szCs w:val="24"/>
        </w:rPr>
        <w:t>ly</w:t>
      </w:r>
      <w:r w:rsidR="00081A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commend </w:t>
      </w:r>
      <w:proofErr w:type="spellStart"/>
      <w:r w:rsidR="00081A06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081A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in PD </w:t>
      </w:r>
      <w:r w:rsidR="00BD5A8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Chinese </w:t>
      </w:r>
      <w:r w:rsidR="00D229EE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tients</w:t>
      </w:r>
      <w:r w:rsidR="00081A06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38A02BAF" w14:textId="5AF87150" w:rsidR="002E6383" w:rsidRPr="0038205D" w:rsidRDefault="002E6383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ording to our study, the </w:t>
      </w:r>
      <w:r w:rsidR="000B3E20" w:rsidRPr="0038205D">
        <w:rPr>
          <w:rFonts w:ascii="Book Antiqua" w:hAnsi="Book Antiqua" w:cs="Times New Roman"/>
          <w:color w:val="000000" w:themeColor="text1"/>
          <w:sz w:val="24"/>
          <w:szCs w:val="24"/>
        </w:rPr>
        <w:t>advantages</w:t>
      </w: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B3E2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astomosis were shorter operative time, shorter </w:t>
      </w:r>
      <w:r w:rsidR="00805504" w:rsidRPr="0038205D">
        <w:rPr>
          <w:rFonts w:ascii="Book Antiqua" w:hAnsi="Book Antiqua" w:cs="Times New Roman"/>
          <w:color w:val="000000" w:themeColor="text1"/>
          <w:sz w:val="24"/>
          <w:szCs w:val="24"/>
        </w:rPr>
        <w:t>duration</w:t>
      </w:r>
      <w:r w:rsidR="00C813B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f </w:t>
      </w:r>
      <w:r w:rsidR="000B3E20" w:rsidRPr="0038205D">
        <w:rPr>
          <w:rFonts w:ascii="Book Antiqua" w:hAnsi="Book Antiqua" w:cs="Times New Roman"/>
          <w:color w:val="000000" w:themeColor="text1"/>
          <w:sz w:val="24"/>
          <w:szCs w:val="24"/>
        </w:rPr>
        <w:t>PJ drainage tub</w:t>
      </w:r>
      <w:r w:rsidR="00C813B4" w:rsidRPr="0038205D">
        <w:rPr>
          <w:rFonts w:ascii="Book Antiqua" w:hAnsi="Book Antiqua" w:cs="Times New Roman"/>
          <w:color w:val="000000" w:themeColor="text1"/>
          <w:sz w:val="24"/>
          <w:szCs w:val="24"/>
        </w:rPr>
        <w:t>e</w:t>
      </w:r>
      <w:r w:rsidR="00B669B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lacement</w:t>
      </w:r>
      <w:r w:rsidR="000B3E2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80550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rter postoperative hospitalization time, </w:t>
      </w:r>
      <w:r w:rsidR="0067374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less postoperative complications, better situation of POPF, and better postoperative recovery. </w:t>
      </w:r>
      <w:r w:rsidR="00515F2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sides, </w:t>
      </w:r>
      <w:proofErr w:type="spellStart"/>
      <w:r w:rsidR="00515F2B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515F2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</w:t>
      </w:r>
      <w:r w:rsidR="00183F2D" w:rsidRPr="0038205D">
        <w:rPr>
          <w:rFonts w:ascii="Book Antiqua" w:hAnsi="Book Antiqua" w:cs="Times New Roman"/>
          <w:color w:val="000000" w:themeColor="text1"/>
          <w:sz w:val="24"/>
          <w:szCs w:val="24"/>
        </w:rPr>
        <w:t>was safe and accessibility, without</w:t>
      </w:r>
      <w:r w:rsidR="00021284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disadvantages</w:t>
      </w:r>
      <w:r w:rsidR="00515F2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205006" w:rsidRPr="0038205D">
        <w:rPr>
          <w:rFonts w:ascii="Book Antiqua" w:hAnsi="Book Antiqua" w:cs="Times New Roman"/>
          <w:color w:val="000000" w:themeColor="text1"/>
          <w:sz w:val="24"/>
          <w:szCs w:val="24"/>
        </w:rPr>
        <w:t>patients’</w:t>
      </w:r>
      <w:r w:rsidR="00515F2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ong-term follow-up </w:t>
      </w:r>
      <w:r w:rsidR="00205006" w:rsidRPr="0038205D">
        <w:rPr>
          <w:rFonts w:ascii="Book Antiqua" w:hAnsi="Book Antiqua" w:cs="Times New Roman"/>
          <w:color w:val="000000" w:themeColor="text1"/>
          <w:sz w:val="24"/>
          <w:szCs w:val="24"/>
        </w:rPr>
        <w:t>status</w:t>
      </w:r>
      <w:r w:rsidR="00515F2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hich </w:t>
      </w:r>
      <w:r w:rsidR="00021284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dicated</w:t>
      </w:r>
      <w:r w:rsidR="00515F2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21284" w:rsidRPr="0038205D">
        <w:rPr>
          <w:rFonts w:ascii="Book Antiqua" w:hAnsi="Book Antiqua" w:cs="Times New Roman"/>
          <w:color w:val="000000" w:themeColor="text1"/>
          <w:sz w:val="24"/>
          <w:szCs w:val="24"/>
        </w:rPr>
        <w:t>its</w:t>
      </w:r>
      <w:r w:rsidR="00515F2B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non-inferiority. </w:t>
      </w:r>
      <w:r w:rsidR="00CD4D3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sequently, we </w:t>
      </w:r>
      <w:r w:rsidR="00D7091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trongly </w:t>
      </w:r>
      <w:r w:rsidR="00CD4D3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commended this PJ procedure in PD. </w:t>
      </w:r>
      <w:r w:rsidR="008B307D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5257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ccording to the experiences of surgeons, </w:t>
      </w:r>
      <w:proofErr w:type="spellStart"/>
      <w:r w:rsidR="005257F2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5257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may be hard to </w:t>
      </w:r>
      <w:r w:rsidR="007B2927" w:rsidRPr="0038205D">
        <w:rPr>
          <w:rFonts w:ascii="Book Antiqua" w:hAnsi="Book Antiqua" w:cs="Times New Roman"/>
          <w:color w:val="000000" w:themeColor="text1"/>
          <w:sz w:val="24"/>
          <w:szCs w:val="24"/>
        </w:rPr>
        <w:t>perform</w:t>
      </w:r>
      <w:r w:rsidR="005257F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hen the main pancreatic duct was too thin. </w:t>
      </w:r>
      <w:r w:rsidR="0043342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hen the diameter of the main pancreatic duct was less than 1 mm, there may be no proper stent to be used. </w:t>
      </w:r>
      <w:r w:rsidR="00CC45E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 such situation, traditional embedded PJ would </w:t>
      </w:r>
      <w:r w:rsidR="00153FDF" w:rsidRPr="0038205D">
        <w:rPr>
          <w:rFonts w:ascii="Book Antiqua" w:hAnsi="Book Antiqua" w:cs="Times New Roman"/>
          <w:color w:val="000000" w:themeColor="text1"/>
          <w:sz w:val="24"/>
          <w:szCs w:val="24"/>
        </w:rPr>
        <w:t>be able to protect</w:t>
      </w:r>
      <w:r w:rsidR="00CC45E7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main pancreatic duct from being sewn and closed.</w:t>
      </w:r>
      <w:r w:rsidR="000D615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On the other hand, if </w:t>
      </w:r>
      <w:r w:rsidR="00B669B3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 </w:t>
      </w:r>
      <w:r w:rsidR="00CB7D95" w:rsidRPr="0038205D">
        <w:rPr>
          <w:rFonts w:ascii="Book Antiqua" w:hAnsi="Book Antiqua" w:cs="Times New Roman"/>
          <w:color w:val="000000" w:themeColor="text1"/>
          <w:sz w:val="24"/>
          <w:szCs w:val="24"/>
        </w:rPr>
        <w:t>applicable</w:t>
      </w:r>
      <w:r w:rsidR="000D615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ent could be used to sustain the main pancreatic duct, </w:t>
      </w:r>
      <w:proofErr w:type="spellStart"/>
      <w:r w:rsidR="000D615E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0D615E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</w:t>
      </w:r>
      <w:r w:rsidR="00FB14A9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was still </w:t>
      </w:r>
      <w:r w:rsidR="00FE6CBA" w:rsidRPr="0038205D">
        <w:rPr>
          <w:rFonts w:ascii="Book Antiqua" w:hAnsi="Book Antiqua" w:cs="Times New Roman"/>
          <w:color w:val="000000" w:themeColor="text1"/>
          <w:sz w:val="24"/>
          <w:szCs w:val="24"/>
        </w:rPr>
        <w:t>preferred</w:t>
      </w:r>
      <w:r w:rsidR="00FB14A9" w:rsidRPr="0038205D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</w:p>
    <w:p w14:paraId="0AF8E216" w14:textId="4DA69CF7" w:rsidR="00081A06" w:rsidRPr="0038205D" w:rsidRDefault="00692711" w:rsidP="00C06230">
      <w:pPr>
        <w:spacing w:line="360" w:lineRule="auto"/>
        <w:ind w:firstLineChars="100" w:firstLine="240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BD43A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n </w:t>
      </w:r>
      <w:r w:rsidR="007C42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ome other studies,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>sex</w:t>
      </w:r>
      <w:r w:rsidR="007C424F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EA462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body mass index, and preoperative </w:t>
      </w:r>
      <w:r w:rsidR="001F4B25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ood glucose level</w:t>
      </w:r>
      <w:r w:rsidR="00EA462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re also significant factors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>associated</w:t>
      </w:r>
      <w:r w:rsidR="00EA462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ith </w:t>
      </w:r>
      <w:proofErr w:type="gramStart"/>
      <w:r w:rsidR="00EA4621" w:rsidRPr="0038205D">
        <w:rPr>
          <w:rFonts w:ascii="Book Antiqua" w:hAnsi="Book Antiqua" w:cs="Times New Roman"/>
          <w:color w:val="000000" w:themeColor="text1"/>
          <w:sz w:val="24"/>
          <w:szCs w:val="24"/>
        </w:rPr>
        <w:t>POPF</w:t>
      </w:r>
      <w:r w:rsidR="00B13A0E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[</w:t>
      </w:r>
      <w:proofErr w:type="gramEnd"/>
      <w:r w:rsidR="00B13A0E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ZYXJkaW1jaTwvQXV0aG9yPjxZZWFyPjIwMTU8L1llYXI+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ZYXJkaW1jaTwvQXV0aG9yPjxZZWFyPjIwMTU8L1llYXI+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</w:fldData>
        </w:fldCha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080B10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13A0E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</w:r>
      <w:r w:rsidR="00B13A0E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separate"/>
      </w:r>
      <w:r w:rsidR="00080B10" w:rsidRPr="0038205D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53</w:t>
      </w:r>
      <w:r w:rsidR="00B13A0E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fldChar w:fldCharType="end"/>
      </w:r>
      <w:r w:rsidR="00B13A0E" w:rsidRPr="0038205D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</w:rPr>
        <w:t>]</w:t>
      </w:r>
      <w:r w:rsidR="00EA4621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EF5EEA" w:rsidRPr="0038205D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1F4B2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ll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</w:t>
      </w:r>
      <w:r w:rsidR="001F4B25" w:rsidRPr="0038205D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these factors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="001F4B25" w:rsidRPr="0038205D">
        <w:rPr>
          <w:rFonts w:ascii="Book Antiqua" w:hAnsi="Book Antiqua" w:cs="Times New Roman"/>
          <w:color w:val="000000" w:themeColor="text1"/>
          <w:sz w:val="24"/>
          <w:szCs w:val="24"/>
        </w:rPr>
        <w:t>be related to or result from alcohol intake, result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g</w:t>
      </w:r>
      <w:r w:rsidR="001F4B2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change</w:t>
      </w:r>
      <w:r w:rsidR="00347B92" w:rsidRPr="0038205D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1F4B2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1F4B2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texture. 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the other hand, </w:t>
      </w:r>
      <w:r w:rsidR="007C2506" w:rsidRPr="0038205D">
        <w:rPr>
          <w:rFonts w:ascii="Book Antiqua" w:hAnsi="Book Antiqua" w:cs="Times New Roman"/>
          <w:color w:val="000000" w:themeColor="text1"/>
          <w:sz w:val="24"/>
          <w:szCs w:val="24"/>
        </w:rPr>
        <w:t>varia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>tions</w:t>
      </w:r>
      <w:r w:rsidR="007C25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7C25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traoperative blood loss may be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>associated with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bdominal </w:t>
      </w:r>
      <w:proofErr w:type="gramStart"/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adhesions, which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>is</w:t>
      </w:r>
      <w:proofErr w:type="gramEnd"/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reflected by the </w:t>
      </w:r>
      <w:r w:rsidR="00EF5EEA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serum 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>levels of systemic inflammat</w:t>
      </w:r>
      <w:r w:rsidR="00CC3C00" w:rsidRPr="0038205D">
        <w:rPr>
          <w:rFonts w:ascii="Book Antiqua" w:hAnsi="Book Antiqua" w:cs="Times New Roman"/>
          <w:color w:val="000000" w:themeColor="text1"/>
          <w:sz w:val="24"/>
          <w:szCs w:val="24"/>
        </w:rPr>
        <w:t>ory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actors</w:t>
      </w:r>
      <w:r w:rsidR="007C25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luding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7C2506" w:rsidRPr="0038205D">
        <w:rPr>
          <w:rFonts w:ascii="Book Antiqua" w:hAnsi="Book Antiqua" w:cs="Times New Roman"/>
          <w:color w:val="000000" w:themeColor="text1"/>
          <w:sz w:val="24"/>
          <w:szCs w:val="24"/>
        </w:rPr>
        <w:t>erythrocyte sedimentation rate, C-reactive protein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level</w:t>
      </w:r>
      <w:r w:rsidR="007C2506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>and others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015F1" w:rsidRPr="0038205D">
        <w:rPr>
          <w:rFonts w:ascii="Book Antiqua" w:hAnsi="Book Antiqua" w:cs="Times New Roman"/>
          <w:color w:val="000000" w:themeColor="text1"/>
          <w:sz w:val="24"/>
          <w:szCs w:val="24"/>
        </w:rPr>
        <w:t>Additionally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the diameter of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pancreatic duct </w:t>
      </w:r>
      <w:r w:rsidR="00841288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be detected in some </w:t>
      </w:r>
      <w:r w:rsidR="001672A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elaborate </w:t>
      </w:r>
      <w:r w:rsidR="00630145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ultrasonic preoperative adjuvant examinations. As a result, the POPF </w:t>
      </w:r>
      <w:r w:rsidR="00630145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isk score calculator</w:t>
      </w:r>
      <w:r w:rsidR="00EF5EE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C3C0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could be</w:t>
      </w:r>
      <w:r w:rsidR="00EF5EE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changed to a preoperative pancreatic fistula 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isk </w:t>
      </w:r>
      <w:r w:rsidR="00EF5EE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core calculator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at includes sex</w:t>
      </w:r>
      <w:r w:rsidR="00EF5EE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</w:t>
      </w:r>
      <w:r w:rsidR="00CC3C00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body mass index, alcohol intake, diabetes, pathology (by preoperative puncture), </w:t>
      </w:r>
      <w:r w:rsidR="00CC3C0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ancreatic duct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diameter</w:t>
      </w:r>
      <w:r w:rsidR="00CC3C0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by preoperative examinations), and </w:t>
      </w:r>
      <w:r w:rsidR="007C250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levels of </w:t>
      </w:r>
      <w:r w:rsidR="00CC3C0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erum inflammatory factors (</w:t>
      </w:r>
      <w:r w:rsidR="001F3265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by </w:t>
      </w:r>
      <w:r w:rsidR="00CC3C0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eoperative lab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oratory</w:t>
      </w:r>
      <w:r w:rsidR="00CC3C0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ests)</w:t>
      </w:r>
      <w:r w:rsidR="00822D8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o </w:t>
      </w:r>
      <w:r w:rsidR="00C42DB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erify</w:t>
      </w:r>
      <w:r w:rsidR="00822D8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4013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is</w:t>
      </w:r>
      <w:r w:rsidR="00822D8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hypothesis</w:t>
      </w:r>
      <w:r w:rsidR="001A672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</w:t>
      </w:r>
      <w:r w:rsidR="00822D86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A672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 prospective </w:t>
      </w:r>
      <w:r w:rsidR="0094013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udy</w:t>
      </w:r>
      <w:r w:rsidR="001A672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94013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s </w:t>
      </w:r>
      <w:r w:rsidR="001A672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ngoing </w:t>
      </w:r>
      <w:r w:rsidR="0094013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in our hospital </w:t>
      </w:r>
      <w:r w:rsidR="001A672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ith more complete preoperative details to </w:t>
      </w:r>
      <w:r w:rsidR="00C42DB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escribe and </w:t>
      </w:r>
      <w:r w:rsidR="001A672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predict the risk </w:t>
      </w:r>
      <w:r w:rsidR="00F84BF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d grade </w:t>
      </w:r>
      <w:r w:rsidR="001A672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POPF. </w:t>
      </w:r>
      <w:r w:rsidR="00C42DB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ertainly, we 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ave established </w:t>
      </w:r>
      <w:proofErr w:type="spellStart"/>
      <w:r w:rsidR="00C42DB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C42DB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 as the standard PJ procedure in our research. </w:t>
      </w:r>
      <w:r w:rsidR="00B329D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 hope that we 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can now </w:t>
      </w:r>
      <w:r w:rsidR="00B329D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finally 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vide</w:t>
      </w:r>
      <w:r w:rsidR="00B329D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C42DB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valuable</w:t>
      </w:r>
      <w:r w:rsidR="00B329D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dvice </w:t>
      </w:r>
      <w:r w:rsidR="00F84BF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our patients to help them change their living habits before their pancreatic operation. 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his will increase the</w:t>
      </w:r>
      <w:r w:rsidR="00F84BF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ossibility 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of </w:t>
      </w:r>
      <w:r w:rsidR="00F84BF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void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g</w:t>
      </w:r>
      <w:r w:rsidR="00F84BF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is harmful postoperative complication and </w:t>
      </w:r>
      <w:r w:rsidR="0084128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chieving</w:t>
      </w:r>
      <w:r w:rsidR="00F84BF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 better outcome after pancreatic surgery.</w:t>
      </w:r>
      <w:r w:rsidR="00513DF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More </w:t>
      </w:r>
      <w:r w:rsidR="00C509C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tudies</w:t>
      </w:r>
      <w:r w:rsidR="001D373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especially prospective randomized controlled</w:t>
      </w:r>
      <w:r w:rsidR="00C509C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D3738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studies, </w:t>
      </w:r>
      <w:r w:rsidR="00C509C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needed to promote </w:t>
      </w:r>
      <w:proofErr w:type="spellStart"/>
      <w:r w:rsidR="00C509C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C509C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</w:t>
      </w:r>
      <w:r w:rsidR="001D68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D, and to improve the </w:t>
      </w:r>
      <w:r w:rsidR="00A31CD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isk </w:t>
      </w:r>
      <w:r w:rsidR="001D68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ediction of POPF</w:t>
      </w:r>
      <w:r w:rsidR="00C509C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1D689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fter</w:t>
      </w:r>
      <w:r w:rsidR="00C509C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D.</w:t>
      </w:r>
    </w:p>
    <w:p w14:paraId="09062D07" w14:textId="77777777" w:rsidR="00866A9D" w:rsidRPr="0038205D" w:rsidRDefault="00866A9D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4CFA2083" w14:textId="65F3F473" w:rsidR="00B919A8" w:rsidRPr="0038205D" w:rsidRDefault="00B919A8" w:rsidP="00C06230">
      <w:pPr>
        <w:adjustRightInd w:val="0"/>
        <w:snapToGrid w:val="0"/>
        <w:spacing w:line="360" w:lineRule="auto"/>
        <w:jc w:val="left"/>
        <w:rPr>
          <w:rFonts w:ascii="Book Antiqua" w:hAnsi="Book Antiqua"/>
          <w:b/>
          <w:color w:val="000000" w:themeColor="text1"/>
          <w:sz w:val="24"/>
          <w:szCs w:val="24"/>
        </w:rPr>
      </w:pPr>
      <w:bookmarkStart w:id="166" w:name="_Hlk5627588"/>
      <w:r w:rsidRPr="0038205D">
        <w:rPr>
          <w:rFonts w:ascii="Book Antiqua" w:hAnsi="Book Antiqua" w:cs="Garamond-Bold"/>
          <w:b/>
          <w:bCs/>
          <w:color w:val="000000" w:themeColor="text1"/>
          <w:sz w:val="24"/>
          <w:szCs w:val="24"/>
        </w:rPr>
        <w:t>ARTICLE HIGHLIGHTS</w:t>
      </w:r>
    </w:p>
    <w:bookmarkEnd w:id="166"/>
    <w:p w14:paraId="6D8C321E" w14:textId="77777777" w:rsidR="00D57FAF" w:rsidRPr="0038205D" w:rsidRDefault="00D57FAF" w:rsidP="00C06230">
      <w:pPr>
        <w:adjustRightInd w:val="0"/>
        <w:snapToGrid w:val="0"/>
        <w:spacing w:line="360" w:lineRule="auto"/>
        <w:jc w:val="left"/>
        <w:rPr>
          <w:rFonts w:ascii="Book Antiqua" w:hAnsi="Book Antiqua"/>
          <w:b/>
          <w:i/>
          <w:color w:val="000000"/>
          <w:sz w:val="24"/>
          <w:szCs w:val="24"/>
        </w:rPr>
      </w:pPr>
      <w:r w:rsidRPr="0038205D">
        <w:rPr>
          <w:rFonts w:ascii="Book Antiqua" w:hAnsi="Book Antiqua"/>
          <w:b/>
          <w:i/>
          <w:color w:val="000000"/>
          <w:sz w:val="24"/>
          <w:szCs w:val="24"/>
        </w:rPr>
        <w:t>Research background</w:t>
      </w:r>
    </w:p>
    <w:p w14:paraId="79CC5220" w14:textId="0E120DB6" w:rsidR="00FF3E0C" w:rsidRPr="0038205D" w:rsidRDefault="007D4733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ostoperative pancreatic fistula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A41D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OPF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A41D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s a serious complication of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duodenectomy</w:t>
      </w:r>
      <w:proofErr w:type="spellEnd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A41D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D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A41D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Surgical procedure of </w:t>
      </w:r>
      <w:proofErr w:type="spellStart"/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t>pancreaticojejunostomy</w:t>
      </w:r>
      <w:proofErr w:type="spellEnd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(</w:t>
      </w:r>
      <w:r w:rsidR="00A41D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J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)</w:t>
      </w:r>
      <w:r w:rsidR="00A41D1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in PD is closely related to POPF, and the traditional method is embedding the remnant pancreatic end into the small intestine. </w:t>
      </w:r>
      <w:r w:rsidR="0086356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Since the incidence rate of POPF</w:t>
      </w:r>
      <w:r w:rsidR="002E64F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6356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remains high, </w:t>
      </w:r>
      <w:proofErr w:type="spellStart"/>
      <w:r w:rsidR="0086356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86356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86356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lastRenderedPageBreak/>
        <w:t>anastomosis,</w:t>
      </w:r>
      <w:r w:rsidR="00ED5C3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 </w:t>
      </w:r>
      <w:r w:rsidR="0086356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ew </w:t>
      </w:r>
      <w:r w:rsidR="00ED5C3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U-style duct-to-mucosa procedure</w:t>
      </w:r>
      <w:r w:rsidR="0086356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of PJ,</w:t>
      </w:r>
      <w:r w:rsidR="00ED5C3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was proposed. </w:t>
      </w:r>
      <w:r w:rsidR="00B1740C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However, </w:t>
      </w:r>
      <w:r w:rsidR="007733B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re </w:t>
      </w:r>
      <w:r w:rsidR="002E64F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re </w:t>
      </w:r>
      <w:r w:rsidR="007733B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no enough data to support the benefits of </w:t>
      </w:r>
      <w:proofErr w:type="spellStart"/>
      <w:r w:rsidR="007733B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7733B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 in reducing the rate of POPF. Thus, our present study would give more evidence</w:t>
      </w:r>
      <w:r w:rsidR="00E901B9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analysis,</w:t>
      </w:r>
      <w:r w:rsidR="007733BD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d suggestions to make the postoperative recovery after PD better.</w:t>
      </w:r>
    </w:p>
    <w:p w14:paraId="228436C8" w14:textId="77777777" w:rsidR="00D57FAF" w:rsidRPr="0038205D" w:rsidRDefault="00D57FAF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6122EDF" w14:textId="77777777" w:rsidR="00D57FAF" w:rsidRPr="0038205D" w:rsidRDefault="00D57FAF" w:rsidP="00C06230">
      <w:pPr>
        <w:adjustRightInd w:val="0"/>
        <w:snapToGrid w:val="0"/>
        <w:spacing w:line="360" w:lineRule="auto"/>
        <w:jc w:val="left"/>
        <w:rPr>
          <w:rFonts w:ascii="Book Antiqua" w:hAnsi="Book Antiqua"/>
          <w:b/>
          <w:i/>
          <w:color w:val="000000"/>
          <w:sz w:val="24"/>
          <w:szCs w:val="24"/>
        </w:rPr>
      </w:pPr>
      <w:r w:rsidRPr="0038205D">
        <w:rPr>
          <w:rFonts w:ascii="Book Antiqua" w:hAnsi="Book Antiqua"/>
          <w:b/>
          <w:i/>
          <w:color w:val="000000"/>
          <w:sz w:val="24"/>
          <w:szCs w:val="24"/>
        </w:rPr>
        <w:t>Research motivation</w:t>
      </w:r>
    </w:p>
    <w:p w14:paraId="6C8F6646" w14:textId="17442608" w:rsidR="008F56A0" w:rsidRPr="0038205D" w:rsidRDefault="00F370ED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W</w:t>
      </w:r>
      <w:r w:rsidR="00AC29D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 </w:t>
      </w:r>
      <w:r w:rsidR="0070268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nalyzed and </w:t>
      </w:r>
      <w:r w:rsidR="00AC29D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explained the details and benefits of </w:t>
      </w:r>
      <w:proofErr w:type="spellStart"/>
      <w:r w:rsidR="00AC29D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AC29DF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 compared with traditional embedded </w:t>
      </w:r>
      <w:r w:rsidR="0070268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J in PD</w:t>
      </w:r>
      <w:r w:rsidR="00AB1EB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 We proved that a better choice of PJ procedure could certainly reduce the incidence rate of POPF, and subsequently reduce the mortality of pancreatic surgery.</w:t>
      </w:r>
    </w:p>
    <w:p w14:paraId="2C73C6F7" w14:textId="77777777" w:rsidR="00D57FAF" w:rsidRPr="0038205D" w:rsidRDefault="00D57FAF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51718429" w14:textId="77777777" w:rsidR="00D57FAF" w:rsidRPr="0038205D" w:rsidRDefault="00D57FAF" w:rsidP="00C06230">
      <w:pPr>
        <w:adjustRightInd w:val="0"/>
        <w:snapToGrid w:val="0"/>
        <w:spacing w:line="360" w:lineRule="auto"/>
        <w:jc w:val="left"/>
        <w:rPr>
          <w:rFonts w:ascii="Book Antiqua" w:hAnsi="Book Antiqua"/>
          <w:b/>
          <w:i/>
          <w:color w:val="000000"/>
          <w:sz w:val="24"/>
          <w:szCs w:val="24"/>
        </w:rPr>
      </w:pPr>
      <w:r w:rsidRPr="0038205D">
        <w:rPr>
          <w:rFonts w:ascii="Book Antiqua" w:hAnsi="Book Antiqua"/>
          <w:b/>
          <w:i/>
          <w:color w:val="000000"/>
          <w:sz w:val="24"/>
          <w:szCs w:val="24"/>
        </w:rPr>
        <w:t xml:space="preserve">Research objectives </w:t>
      </w:r>
    </w:p>
    <w:p w14:paraId="56196FC5" w14:textId="5834E3F2" w:rsidR="00E72DFC" w:rsidRPr="0038205D" w:rsidRDefault="00AB1EB3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We suggested </w:t>
      </w:r>
      <w:proofErr w:type="gramStart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add</w:t>
      </w:r>
      <w:proofErr w:type="gramEnd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the surgical methods into the risk calculator of POPF, and the technique of </w:t>
      </w:r>
      <w:proofErr w:type="spellStart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 should be further promoted.</w:t>
      </w:r>
    </w:p>
    <w:p w14:paraId="00199E33" w14:textId="77777777" w:rsidR="00D57FAF" w:rsidRPr="0038205D" w:rsidRDefault="00D57FAF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A6F7E36" w14:textId="77777777" w:rsidR="00D57FAF" w:rsidRPr="0038205D" w:rsidRDefault="00D57FAF" w:rsidP="00C06230">
      <w:pPr>
        <w:adjustRightInd w:val="0"/>
        <w:snapToGrid w:val="0"/>
        <w:spacing w:line="360" w:lineRule="auto"/>
        <w:jc w:val="left"/>
        <w:rPr>
          <w:rFonts w:ascii="Book Antiqua" w:hAnsi="Book Antiqua"/>
          <w:b/>
          <w:i/>
          <w:color w:val="000000"/>
          <w:sz w:val="24"/>
          <w:szCs w:val="24"/>
        </w:rPr>
      </w:pPr>
      <w:r w:rsidRPr="0038205D">
        <w:rPr>
          <w:rFonts w:ascii="Book Antiqua" w:hAnsi="Book Antiqua"/>
          <w:b/>
          <w:i/>
          <w:color w:val="000000"/>
          <w:sz w:val="24"/>
          <w:szCs w:val="24"/>
        </w:rPr>
        <w:t>Research methods</w:t>
      </w:r>
    </w:p>
    <w:p w14:paraId="6AB59679" w14:textId="7E0798FC" w:rsidR="008F56A0" w:rsidRPr="0038205D" w:rsidRDefault="00C66447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In this observational study, a retrospective analysis was made to compare the preoperative, intraoperative, perioperative, and long-term follow-up courses</w:t>
      </w:r>
      <w:r w:rsidR="004D0BB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tween 201 patients with </w:t>
      </w:r>
      <w:proofErr w:type="spellStart"/>
      <w:r w:rsidR="004D0BB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4D0BB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 and 90 patients with traditional embedded PJ in PD.</w:t>
      </w:r>
      <w:r w:rsidR="00734C83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</w:p>
    <w:p w14:paraId="34C2BA82" w14:textId="77777777" w:rsidR="00D57FAF" w:rsidRPr="0038205D" w:rsidRDefault="00D57FAF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0996BC64" w14:textId="77777777" w:rsidR="00D57FAF" w:rsidRPr="0038205D" w:rsidRDefault="00D57FAF" w:rsidP="00C06230">
      <w:pPr>
        <w:adjustRightInd w:val="0"/>
        <w:snapToGrid w:val="0"/>
        <w:spacing w:line="360" w:lineRule="auto"/>
        <w:jc w:val="left"/>
        <w:rPr>
          <w:rFonts w:ascii="Book Antiqua" w:hAnsi="Book Antiqua"/>
          <w:b/>
          <w:i/>
          <w:color w:val="000000"/>
          <w:sz w:val="24"/>
          <w:szCs w:val="24"/>
        </w:rPr>
      </w:pPr>
      <w:r w:rsidRPr="0038205D">
        <w:rPr>
          <w:rFonts w:ascii="Book Antiqua" w:hAnsi="Book Antiqua"/>
          <w:b/>
          <w:i/>
          <w:color w:val="000000"/>
          <w:sz w:val="24"/>
          <w:szCs w:val="24"/>
        </w:rPr>
        <w:t>Research results</w:t>
      </w:r>
    </w:p>
    <w:p w14:paraId="77618D48" w14:textId="7500034C" w:rsidR="00E72DFC" w:rsidRPr="0038205D" w:rsidRDefault="003C5B7B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proofErr w:type="spellStart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 took less operative time, less </w:t>
      </w:r>
      <w:r w:rsidR="004503E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days of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J drainage tube</w:t>
      </w:r>
      <w:r w:rsidR="002E64F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placement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and less postoperative hospital stay. The overall complications were reduced, including the incidence rate of severe POPF. </w:t>
      </w:r>
      <w:r w:rsidR="00273AE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se results indicated the advantages of </w:t>
      </w:r>
      <w:proofErr w:type="spellStart"/>
      <w:r w:rsidR="00273AE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273AE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 in PD, and non-inferiority in long-term status. More studies</w:t>
      </w:r>
      <w:r w:rsidR="002437C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especially </w:t>
      </w:r>
      <w:r w:rsidR="00972224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prospective clinical trials</w:t>
      </w:r>
      <w:r w:rsidR="00A103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, are needed to confirm our findings</w:t>
      </w:r>
      <w:r w:rsidR="00273AE1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.</w:t>
      </w:r>
    </w:p>
    <w:p w14:paraId="3595008B" w14:textId="77777777" w:rsidR="00D57FAF" w:rsidRPr="0038205D" w:rsidRDefault="00D57FAF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236B6D20" w14:textId="77777777" w:rsidR="00D57FAF" w:rsidRPr="0038205D" w:rsidRDefault="00D57FAF" w:rsidP="00C06230">
      <w:pPr>
        <w:adjustRightInd w:val="0"/>
        <w:snapToGrid w:val="0"/>
        <w:spacing w:line="360" w:lineRule="auto"/>
        <w:jc w:val="left"/>
        <w:rPr>
          <w:rFonts w:ascii="Book Antiqua" w:hAnsi="Book Antiqua"/>
          <w:b/>
          <w:i/>
          <w:color w:val="000000"/>
          <w:sz w:val="24"/>
          <w:szCs w:val="24"/>
        </w:rPr>
      </w:pPr>
      <w:r w:rsidRPr="0038205D">
        <w:rPr>
          <w:rFonts w:ascii="Book Antiqua" w:hAnsi="Book Antiqua"/>
          <w:b/>
          <w:i/>
          <w:color w:val="000000"/>
          <w:sz w:val="24"/>
          <w:szCs w:val="24"/>
        </w:rPr>
        <w:lastRenderedPageBreak/>
        <w:t>Research conclusions</w:t>
      </w:r>
    </w:p>
    <w:p w14:paraId="7C8B468B" w14:textId="039BC694" w:rsidR="00E72DFC" w:rsidRPr="0038205D" w:rsidRDefault="0023219C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new findings of this study </w:t>
      </w:r>
      <w:r w:rsidR="00A103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he detailed benefits of </w:t>
      </w:r>
      <w:proofErr w:type="spellStart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, and the new theor</w:t>
      </w:r>
      <w:r w:rsidR="00AF505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y, original insights, and new hypotheses </w:t>
      </w:r>
      <w:r w:rsidR="00A103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are 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to take surgical methods into the consideration of the risk calculator of POPF. The appropriate summarizations of this study</w:t>
      </w:r>
      <w:r w:rsidR="00A1031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re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AF505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benefits of </w:t>
      </w:r>
      <w:proofErr w:type="spellStart"/>
      <w:r w:rsidR="00AF5052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AF505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in intraoperative and postoperative courses, as well as its non-inferiority features in the </w:t>
      </w:r>
      <w:r w:rsidR="00A10310" w:rsidRPr="0038205D">
        <w:rPr>
          <w:rFonts w:ascii="Book Antiqua" w:hAnsi="Book Antiqua" w:cs="Times New Roman"/>
          <w:color w:val="000000" w:themeColor="text1"/>
          <w:sz w:val="24"/>
          <w:szCs w:val="24"/>
        </w:rPr>
        <w:t>long-</w:t>
      </w:r>
      <w:r w:rsidR="00AF5052" w:rsidRPr="0038205D">
        <w:rPr>
          <w:rFonts w:ascii="Book Antiqua" w:hAnsi="Book Antiqua" w:cs="Times New Roman"/>
          <w:color w:val="000000" w:themeColor="text1"/>
          <w:sz w:val="24"/>
          <w:szCs w:val="24"/>
        </w:rPr>
        <w:t>term statuses</w:t>
      </w:r>
      <w:r w:rsidR="00AF5052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. There were neither basic experiments nor new statistical methods used. </w:t>
      </w:r>
      <w:proofErr w:type="spellStart"/>
      <w:r w:rsidR="00AF5052" w:rsidRPr="0038205D">
        <w:rPr>
          <w:rFonts w:ascii="Book Antiqua" w:hAnsi="Book Antiqua" w:cs="Times New Roman"/>
          <w:color w:val="000000" w:themeColor="text1"/>
          <w:sz w:val="24"/>
          <w:szCs w:val="24"/>
        </w:rPr>
        <w:t>Blumgart</w:t>
      </w:r>
      <w:proofErr w:type="spellEnd"/>
      <w:r w:rsidR="00AF5052" w:rsidRPr="0038205D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astomosis needs further promotion in the future.</w:t>
      </w:r>
    </w:p>
    <w:p w14:paraId="61054D24" w14:textId="77777777" w:rsidR="00D57FAF" w:rsidRPr="0038205D" w:rsidRDefault="00D57FAF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</w:p>
    <w:p w14:paraId="401F7760" w14:textId="77777777" w:rsidR="00D57FAF" w:rsidRPr="0038205D" w:rsidRDefault="00D57FAF" w:rsidP="00C06230">
      <w:pPr>
        <w:adjustRightInd w:val="0"/>
        <w:snapToGrid w:val="0"/>
        <w:spacing w:line="360" w:lineRule="auto"/>
        <w:jc w:val="left"/>
        <w:rPr>
          <w:rFonts w:ascii="Book Antiqua" w:hAnsi="Book Antiqua"/>
          <w:b/>
          <w:i/>
          <w:color w:val="000000"/>
          <w:sz w:val="24"/>
          <w:szCs w:val="24"/>
        </w:rPr>
      </w:pPr>
      <w:r w:rsidRPr="0038205D">
        <w:rPr>
          <w:rFonts w:ascii="Book Antiqua" w:hAnsi="Book Antiqua"/>
          <w:b/>
          <w:i/>
          <w:color w:val="000000"/>
          <w:sz w:val="24"/>
          <w:szCs w:val="24"/>
        </w:rPr>
        <w:t>Research perspectives</w:t>
      </w:r>
    </w:p>
    <w:p w14:paraId="665EF912" w14:textId="236D4256" w:rsidR="00E72DFC" w:rsidRPr="0038205D" w:rsidRDefault="008F7386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To further promote </w:t>
      </w:r>
      <w:proofErr w:type="spellStart"/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4F33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, more studies, especially prospective </w:t>
      </w:r>
      <w:r w:rsidR="0043389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randomized controlled trials,</w:t>
      </w: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</w:t>
      </w:r>
      <w:r w:rsidR="0043389A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are needed.</w:t>
      </w:r>
      <w:r w:rsidR="004F33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Besides, since surgical methods are important in reducing postoperative complications of PD, new PJ procedures could be proposed based on </w:t>
      </w:r>
      <w:proofErr w:type="spellStart"/>
      <w:r w:rsidR="004F33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>Blumgart</w:t>
      </w:r>
      <w:proofErr w:type="spellEnd"/>
      <w:r w:rsidR="004F3390"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t xml:space="preserve"> anastomosis.</w:t>
      </w:r>
    </w:p>
    <w:p w14:paraId="088F38E4" w14:textId="1EED9E39" w:rsidR="007D4733" w:rsidRPr="0038205D" w:rsidRDefault="007D4733" w:rsidP="00C06230">
      <w:pPr>
        <w:widowControl/>
        <w:jc w:val="left"/>
        <w:rPr>
          <w:rFonts w:ascii="Book Antiqua" w:hAnsi="Book Antiqua" w:cs="Times New Roman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kern w:val="0"/>
          <w:sz w:val="24"/>
          <w:szCs w:val="24"/>
        </w:rPr>
        <w:br w:type="page"/>
      </w:r>
    </w:p>
    <w:p w14:paraId="2E777C5A" w14:textId="0C45EC39" w:rsidR="00CF14CE" w:rsidRPr="0038205D" w:rsidRDefault="007D4733" w:rsidP="00C06230">
      <w:pPr>
        <w:pageBreakBefore/>
        <w:spacing w:line="360" w:lineRule="auto"/>
        <w:jc w:val="left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b/>
          <w:color w:val="000000" w:themeColor="text1"/>
          <w:sz w:val="24"/>
          <w:szCs w:val="24"/>
        </w:rPr>
        <w:lastRenderedPageBreak/>
        <w:t>REFERENCES</w:t>
      </w:r>
    </w:p>
    <w:p w14:paraId="3D04ABC6" w14:textId="45432694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1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Whipple AO</w:t>
      </w:r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Present-Day Surgery of the Pancreas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Engl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J Med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1942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26</w:t>
      </w:r>
      <w:r w:rsidRPr="0038205D">
        <w:rPr>
          <w:rFonts w:ascii="Book Antiqua" w:eastAsia="等线" w:hAnsi="Book Antiqua" w:cs="Times New Roman"/>
          <w:sz w:val="24"/>
          <w:szCs w:val="24"/>
        </w:rPr>
        <w:t>: 515-</w:t>
      </w:r>
      <w:r w:rsidR="00144D5A" w:rsidRPr="0038205D">
        <w:rPr>
          <w:rFonts w:ascii="Book Antiqua" w:eastAsia="等线" w:hAnsi="Book Antiqua" w:cs="Times New Roman"/>
          <w:sz w:val="24"/>
          <w:szCs w:val="24"/>
        </w:rPr>
        <w:t>5</w:t>
      </w:r>
      <w:r w:rsidRPr="0038205D">
        <w:rPr>
          <w:rFonts w:ascii="Book Antiqua" w:eastAsia="等线" w:hAnsi="Book Antiqua" w:cs="Times New Roman"/>
          <w:sz w:val="24"/>
          <w:szCs w:val="24"/>
        </w:rPr>
        <w:t>26</w:t>
      </w:r>
      <w:r w:rsidR="0095324D"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="00BA58C6" w:rsidRPr="0038205D">
        <w:rPr>
          <w:rFonts w:ascii="Book Antiqua" w:eastAsia="等线" w:hAnsi="Book Antiqua" w:cs="Times New Roman"/>
          <w:sz w:val="24"/>
          <w:szCs w:val="24"/>
        </w:rPr>
        <w:t>[</w:t>
      </w:r>
      <w:r w:rsidRPr="0038205D">
        <w:rPr>
          <w:rFonts w:ascii="Book Antiqua" w:eastAsia="等线" w:hAnsi="Book Antiqua" w:cs="Times New Roman"/>
          <w:caps/>
          <w:sz w:val="24"/>
          <w:szCs w:val="24"/>
        </w:rPr>
        <w:t>doi</w:t>
      </w:r>
      <w:proofErr w:type="gramStart"/>
      <w:r w:rsidRPr="0038205D">
        <w:rPr>
          <w:rFonts w:ascii="Book Antiqua" w:eastAsia="等线" w:hAnsi="Book Antiqua" w:cs="Times New Roman"/>
          <w:caps/>
          <w:sz w:val="24"/>
          <w:szCs w:val="24"/>
        </w:rPr>
        <w:t>:</w:t>
      </w:r>
      <w:bookmarkStart w:id="167" w:name="OLE_LINK95"/>
      <w:r w:rsidRPr="0038205D">
        <w:rPr>
          <w:rFonts w:ascii="Book Antiqua" w:eastAsia="等线" w:hAnsi="Book Antiqua" w:cs="Times New Roman"/>
          <w:sz w:val="24"/>
          <w:szCs w:val="24"/>
        </w:rPr>
        <w:t>10.1056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>/NEJM194203262261303</w:t>
      </w:r>
      <w:bookmarkEnd w:id="167"/>
      <w:r w:rsidR="00BA58C6" w:rsidRPr="0038205D">
        <w:rPr>
          <w:rFonts w:ascii="Book Antiqua" w:eastAsia="等线" w:hAnsi="Book Antiqua" w:cs="Times New Roman"/>
          <w:sz w:val="24"/>
          <w:szCs w:val="24"/>
        </w:rPr>
        <w:t>]</w:t>
      </w:r>
    </w:p>
    <w:p w14:paraId="773E98A1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Li Y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Wu W, Zhang T, Liao Q, Zhao Y, Dai M. Comparison of long-term benefits of organ-preserving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techniques for benign or low-grade malignant tumors at the pancreatic head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Medicine 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(Baltimore) 201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96</w:t>
      </w:r>
      <w:r w:rsidRPr="0038205D">
        <w:rPr>
          <w:rFonts w:ascii="Book Antiqua" w:eastAsia="等线" w:hAnsi="Book Antiqua" w:cs="Times New Roman"/>
          <w:sz w:val="24"/>
          <w:szCs w:val="24"/>
        </w:rPr>
        <w:t>: e9420 [PMID: 29390567 DOI: 10.1097/MD.0000000000009420]</w:t>
      </w:r>
    </w:p>
    <w:p w14:paraId="37724031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3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Whipple AO</w:t>
      </w:r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The rationale of radical surgery for cancer of the pancreas and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ampullar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egion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1941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14</w:t>
      </w:r>
      <w:r w:rsidRPr="0038205D">
        <w:rPr>
          <w:rFonts w:ascii="Book Antiqua" w:eastAsia="等线" w:hAnsi="Book Antiqua" w:cs="Times New Roman"/>
          <w:sz w:val="24"/>
          <w:szCs w:val="24"/>
        </w:rPr>
        <w:t>: 612-615 [PMID: 17857897 DOI: 10.1097/00000658-194110000-00008]</w:t>
      </w:r>
    </w:p>
    <w:p w14:paraId="35155A43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4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CHILD CG 3rd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. Radical one-state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Surgery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1948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3</w:t>
      </w:r>
      <w:r w:rsidRPr="0038205D">
        <w:rPr>
          <w:rFonts w:ascii="Book Antiqua" w:eastAsia="等线" w:hAnsi="Book Antiqua" w:cs="Times New Roman"/>
          <w:sz w:val="24"/>
          <w:szCs w:val="24"/>
        </w:rPr>
        <w:t>: 492-500 [PMID: 18906034]</w:t>
      </w:r>
    </w:p>
    <w:p w14:paraId="0F349A9A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5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Oguro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S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Yoshimoto J, Imamura H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Ishizak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Y, Kawasaki S.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Three hundred and sixty-eight consecutive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ie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with zero mortality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Hepatobiliary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Pancreat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c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4</w:t>
      </w:r>
      <w:r w:rsidRPr="0038205D">
        <w:rPr>
          <w:rFonts w:ascii="Book Antiqua" w:eastAsia="等线" w:hAnsi="Book Antiqua" w:cs="Times New Roman"/>
          <w:sz w:val="24"/>
          <w:szCs w:val="24"/>
        </w:rPr>
        <w:t>: 226-234 [PMID: 28103418 DOI: 10.1002/jhbp.433]</w:t>
      </w:r>
    </w:p>
    <w:p w14:paraId="701BCCC0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6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Pecorelli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N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arrar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De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obell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ristel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amascell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alzan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Beretta L, Braga M. Effect of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arcopeni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nd visceral obesity on mortality and pancreatic fistula following pancreatic cancer surgery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Br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03</w:t>
      </w:r>
      <w:r w:rsidRPr="0038205D">
        <w:rPr>
          <w:rFonts w:ascii="Book Antiqua" w:eastAsia="等线" w:hAnsi="Book Antiqua" w:cs="Times New Roman"/>
          <w:sz w:val="24"/>
          <w:szCs w:val="24"/>
        </w:rPr>
        <w:t>: 434-442 [PMID: 26780231 DOI: 10.1002/bjs.10063]</w:t>
      </w:r>
    </w:p>
    <w:p w14:paraId="758AD48A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7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Machado MC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Machado MA. Systematic use of isolated pancreatic anastomosis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: Five years of experience with zero mortality.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Eur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Oncol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42</w:t>
      </w:r>
      <w:r w:rsidRPr="0038205D">
        <w:rPr>
          <w:rFonts w:ascii="Book Antiqua" w:eastAsia="等线" w:hAnsi="Book Antiqua" w:cs="Times New Roman"/>
          <w:sz w:val="24"/>
          <w:szCs w:val="24"/>
        </w:rPr>
        <w:t>: 1584-1590 [PMID: 27266408 DOI: 10.1016/j.ejso.2016.05.023]</w:t>
      </w:r>
    </w:p>
    <w:p w14:paraId="6A089676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b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8 </w:t>
      </w:r>
      <w:bookmarkStart w:id="168" w:name="OLE_LINK94"/>
      <w:proofErr w:type="spellStart"/>
      <w:r w:rsidRPr="0038205D">
        <w:rPr>
          <w:rFonts w:ascii="Book Antiqua" w:eastAsia="等线" w:hAnsi="Book Antiqua" w:cs="Times New Roman"/>
          <w:b/>
          <w:color w:val="000000"/>
          <w:sz w:val="24"/>
          <w:szCs w:val="24"/>
        </w:rPr>
        <w:t>Gerke</w:t>
      </w:r>
      <w:proofErr w:type="spellEnd"/>
      <w:r w:rsidRPr="0038205D">
        <w:rPr>
          <w:rFonts w:ascii="Book Antiqua" w:eastAsia="等线" w:hAnsi="Book Antiqua" w:cs="Times New Roman"/>
          <w:b/>
          <w:color w:val="000000"/>
          <w:sz w:val="24"/>
          <w:szCs w:val="24"/>
        </w:rPr>
        <w:t xml:space="preserve"> H</w:t>
      </w:r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 xml:space="preserve">, White R, </w:t>
      </w:r>
      <w:proofErr w:type="spellStart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>Stiffler</w:t>
      </w:r>
      <w:proofErr w:type="spellEnd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 xml:space="preserve"> HL. </w:t>
      </w:r>
      <w:bookmarkStart w:id="169" w:name="OLE_LINK92"/>
      <w:bookmarkStart w:id="170" w:name="OLE_LINK93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 xml:space="preserve">Preoperative biliary drainage does not increase wound infections or intra-abdominal </w:t>
      </w:r>
      <w:bookmarkEnd w:id="169"/>
      <w:bookmarkEnd w:id="170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 xml:space="preserve">abscesses in patients undergoing </w:t>
      </w:r>
      <w:proofErr w:type="spellStart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 xml:space="preserve"> (</w:t>
      </w:r>
      <w:proofErr w:type="spellStart"/>
      <w:proofErr w:type="gramStart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>whipple</w:t>
      </w:r>
      <w:proofErr w:type="spellEnd"/>
      <w:proofErr w:type="gramEnd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 xml:space="preserve"> procedure) for </w:t>
      </w:r>
      <w:proofErr w:type="spellStart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>periampullary</w:t>
      </w:r>
      <w:proofErr w:type="spellEnd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 xml:space="preserve"> cancer. </w:t>
      </w:r>
      <w:bookmarkEnd w:id="168"/>
      <w:proofErr w:type="spellStart"/>
      <w:r w:rsidRPr="0038205D">
        <w:rPr>
          <w:rFonts w:ascii="Book Antiqua" w:eastAsia="等线" w:hAnsi="Book Antiqua" w:cs="Times New Roman"/>
          <w:i/>
          <w:color w:val="000000"/>
          <w:sz w:val="24"/>
          <w:szCs w:val="24"/>
        </w:rPr>
        <w:t>Gastrointest</w:t>
      </w:r>
      <w:proofErr w:type="spellEnd"/>
      <w:r w:rsidRPr="0038205D">
        <w:rPr>
          <w:rFonts w:ascii="Book Antiqua" w:eastAsia="等线" w:hAnsi="Book Antiqua" w:cs="Times New Roman"/>
          <w:i/>
          <w:color w:val="000000"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color w:val="000000"/>
          <w:sz w:val="24"/>
          <w:szCs w:val="24"/>
        </w:rPr>
        <w:t>Endosc</w:t>
      </w:r>
      <w:proofErr w:type="spellEnd"/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 xml:space="preserve"> 2003; </w:t>
      </w:r>
      <w:r w:rsidRPr="0038205D">
        <w:rPr>
          <w:rFonts w:ascii="Book Antiqua" w:eastAsia="等线" w:hAnsi="Book Antiqua" w:cs="Times New Roman"/>
          <w:b/>
          <w:color w:val="000000"/>
          <w:sz w:val="24"/>
          <w:szCs w:val="24"/>
        </w:rPr>
        <w:t>57</w:t>
      </w:r>
      <w:r w:rsidRPr="0038205D">
        <w:rPr>
          <w:rFonts w:ascii="Book Antiqua" w:eastAsia="等线" w:hAnsi="Book Antiqua" w:cs="Times New Roman"/>
          <w:color w:val="000000"/>
          <w:sz w:val="24"/>
          <w:szCs w:val="24"/>
        </w:rPr>
        <w:t>: Ab189</w:t>
      </w:r>
    </w:p>
    <w:p w14:paraId="66810F19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9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Kawai M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Yamaue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H. Analysis of clinical trials evaluating complications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: A new era of pancreatic surgery.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Today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sz w:val="24"/>
          <w:szCs w:val="24"/>
        </w:rPr>
        <w:lastRenderedPageBreak/>
        <w:t xml:space="preserve">2010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40</w:t>
      </w:r>
      <w:r w:rsidRPr="0038205D">
        <w:rPr>
          <w:rFonts w:ascii="Book Antiqua" w:eastAsia="等线" w:hAnsi="Book Antiqua" w:cs="Times New Roman"/>
          <w:sz w:val="24"/>
          <w:szCs w:val="24"/>
        </w:rPr>
        <w:t>: 1011-1017 [PMID: 21046497 DOI: 10.1007/s00595-009-4245-9]</w:t>
      </w:r>
    </w:p>
    <w:p w14:paraId="002D10F2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10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Poon RT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Fan ST, Lo CM, Ng KK, Yuen WK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Yeun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Wong J. External drainage of pancreatic duct with a stent to reduce leakage rate of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: A prospective randomized trial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46</w:t>
      </w:r>
      <w:r w:rsidRPr="0038205D">
        <w:rPr>
          <w:rFonts w:ascii="Book Antiqua" w:eastAsia="等线" w:hAnsi="Book Antiqua" w:cs="Times New Roman"/>
          <w:sz w:val="24"/>
          <w:szCs w:val="24"/>
        </w:rPr>
        <w:t>: 425-33; discussion 433-5 [PMID: 17717446 DOI: 10.1097/SLA.0b013e3181492c28]</w:t>
      </w:r>
    </w:p>
    <w:p w14:paraId="5BEFC5BD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11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Morgan KA</w:t>
      </w:r>
      <w:r w:rsidRPr="0038205D">
        <w:rPr>
          <w:rFonts w:ascii="Book Antiqua" w:eastAsia="等线" w:hAnsi="Book Antiqua" w:cs="Times New Roman"/>
          <w:sz w:val="24"/>
          <w:szCs w:val="24"/>
        </w:rPr>
        <w:t>, Fontenot BB, Harvey NR, Adams DB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evision of anastomotic stenosis after pancreatic head resection for chronic pancreatitis: Is it futile?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HPB (Oxford)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2</w:t>
      </w:r>
      <w:r w:rsidRPr="0038205D">
        <w:rPr>
          <w:rFonts w:ascii="Book Antiqua" w:eastAsia="等线" w:hAnsi="Book Antiqua" w:cs="Times New Roman"/>
          <w:sz w:val="24"/>
          <w:szCs w:val="24"/>
        </w:rPr>
        <w:t>: 211-216 [PMID: 20590889 DOI: 10.1111/j.1477-2574.2009.00154.x]</w:t>
      </w:r>
    </w:p>
    <w:p w14:paraId="1881DBD9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12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Sugiura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T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Uesak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Ohmagar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N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anemot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H, Mizuno T. Risk factor of surgical site infection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36</w:t>
      </w:r>
      <w:r w:rsidRPr="0038205D">
        <w:rPr>
          <w:rFonts w:ascii="Book Antiqua" w:eastAsia="等线" w:hAnsi="Book Antiqua" w:cs="Times New Roman"/>
          <w:sz w:val="24"/>
          <w:szCs w:val="24"/>
        </w:rPr>
        <w:t>: 2888-2894 [PMID: 22907393 DOI: 10.1007/s00268-012-1742-6]</w:t>
      </w:r>
    </w:p>
    <w:p w14:paraId="48DBE32E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13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Xu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Dai X, Bu X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a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, Zhang X.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al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bridge-anastomosis: A novel option for surgeon to preserve pancreatic body and tail in urgent reoperation for intra-abdominal massive hemorrhage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34</w:t>
      </w:r>
      <w:r w:rsidRPr="0038205D">
        <w:rPr>
          <w:rFonts w:ascii="Book Antiqua" w:eastAsia="等线" w:hAnsi="Book Antiqua" w:cs="Times New Roman"/>
          <w:sz w:val="24"/>
          <w:szCs w:val="24"/>
        </w:rPr>
        <w:t>: 2457-2462 [PMID: 20635086 DOI: 10.1007/s00268-010-0658-2]</w:t>
      </w:r>
    </w:p>
    <w:p w14:paraId="36A74343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14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Cameron JL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ieff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S, Anderson W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Zuidem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D. Internal pancreatic fistulas: Pancreatic ascites and pleural effusions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1976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84</w:t>
      </w:r>
      <w:r w:rsidRPr="0038205D">
        <w:rPr>
          <w:rFonts w:ascii="Book Antiqua" w:eastAsia="等线" w:hAnsi="Book Antiqua" w:cs="Times New Roman"/>
          <w:sz w:val="24"/>
          <w:szCs w:val="24"/>
        </w:rPr>
        <w:t>: 587-593 [PMID: 984927 DOI: 10.1097/00000658-197611000-00009]</w:t>
      </w:r>
    </w:p>
    <w:p w14:paraId="49CC3C3A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15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Lipsett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PA</w:t>
      </w:r>
      <w:r w:rsidRPr="0038205D">
        <w:rPr>
          <w:rFonts w:ascii="Book Antiqua" w:eastAsia="等线" w:hAnsi="Book Antiqua" w:cs="Times New Roman"/>
          <w:sz w:val="24"/>
          <w:szCs w:val="24"/>
        </w:rPr>
        <w:t>, Cameron JL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Internal pancreatic fistula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m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1992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63</w:t>
      </w:r>
      <w:r w:rsidRPr="0038205D">
        <w:rPr>
          <w:rFonts w:ascii="Book Antiqua" w:eastAsia="等线" w:hAnsi="Book Antiqua" w:cs="Times New Roman"/>
          <w:sz w:val="24"/>
          <w:szCs w:val="24"/>
        </w:rPr>
        <w:t>: 216-220 [PMID: 1739176 DOI: 10.1016/0002-9610(92)90104-Y]</w:t>
      </w:r>
    </w:p>
    <w:p w14:paraId="3B2F6393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16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Bassi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Marchegia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erveni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ar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Abu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Hilal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Adham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Allen 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Andersso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Asbu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H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esselink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G, Conlon K, Del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hiar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Falco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Fernandez-Cruz L, Fernandez-Del Castillo C, Fingerhut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Fries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oum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D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Hacker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Izbick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Lillemoe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KD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Neoptolemo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Olah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chulick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hrikhande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V, Takada T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akaor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K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ravers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W, Vollmer CR, Wolfgang CL, Yeo CJ, Salvia R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uchl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; International Study Group on Pancreatic Surgery (ISGPS). The 2016 update of the International Study Group </w:t>
      </w:r>
      <w:r w:rsidRPr="0038205D">
        <w:rPr>
          <w:rFonts w:ascii="Book Antiqua" w:eastAsia="等线" w:hAnsi="Book Antiqua" w:cs="Times New Roman"/>
          <w:sz w:val="24"/>
          <w:szCs w:val="24"/>
        </w:rPr>
        <w:lastRenderedPageBreak/>
        <w:t xml:space="preserve">(ISGPS) definition and grading of postoperative pancreatic fistula: 11 Years After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Surgery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61</w:t>
      </w:r>
      <w:r w:rsidRPr="0038205D">
        <w:rPr>
          <w:rFonts w:ascii="Book Antiqua" w:eastAsia="等线" w:hAnsi="Book Antiqua" w:cs="Times New Roman"/>
          <w:sz w:val="24"/>
          <w:szCs w:val="24"/>
        </w:rPr>
        <w:t>: 584-591 [PMID: 28040257 DOI: 10.1016/j.surg.2016.11.014]</w:t>
      </w:r>
    </w:p>
    <w:p w14:paraId="240BC476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17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Lai EC</w:t>
      </w:r>
      <w:r w:rsidRPr="0038205D">
        <w:rPr>
          <w:rFonts w:ascii="Book Antiqua" w:eastAsia="等线" w:hAnsi="Book Antiqua" w:cs="Times New Roman"/>
          <w:sz w:val="24"/>
          <w:szCs w:val="24"/>
        </w:rPr>
        <w:t>, Lau SH, Lau WY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easures to prevent pancreatic fistula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: A comprehensive review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rch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44</w:t>
      </w:r>
      <w:r w:rsidRPr="0038205D">
        <w:rPr>
          <w:rFonts w:ascii="Book Antiqua" w:eastAsia="等线" w:hAnsi="Book Antiqua" w:cs="Times New Roman"/>
          <w:sz w:val="24"/>
          <w:szCs w:val="24"/>
        </w:rPr>
        <w:t>: 1074-1080 [PMID: 19917946 DOI: 10.1001/archsurg.2009.193]</w:t>
      </w:r>
    </w:p>
    <w:p w14:paraId="727CB656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18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Fujii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T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Sugimoto H, Yamada S, Kanda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uenag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akam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H, Hattori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Inokaw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Y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Nomot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, Fujiwara M, Kodera Y. Modified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lumgar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nastomosis fo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: Technical improvement in matched historical control study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Gastrointest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8</w:t>
      </w:r>
      <w:r w:rsidRPr="0038205D">
        <w:rPr>
          <w:rFonts w:ascii="Book Antiqua" w:eastAsia="等线" w:hAnsi="Book Antiqua" w:cs="Times New Roman"/>
          <w:sz w:val="24"/>
          <w:szCs w:val="24"/>
        </w:rPr>
        <w:t>: 1108-1115 [PMID: 24733259 DOI: 10.1007/s11605-014-2523-3]</w:t>
      </w:r>
    </w:p>
    <w:p w14:paraId="356BE86B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19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Grobmyer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SR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oob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lumgar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LH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Hochwald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N.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Novel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with a low rate of anastomotic failure-related complications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J Am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Coll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10</w:t>
      </w:r>
      <w:r w:rsidRPr="0038205D">
        <w:rPr>
          <w:rFonts w:ascii="Book Antiqua" w:eastAsia="等线" w:hAnsi="Book Antiqua" w:cs="Times New Roman"/>
          <w:sz w:val="24"/>
          <w:szCs w:val="24"/>
        </w:rPr>
        <w:t>: 54-59 [PMID: 20123332 DOI: 10.1016/j.jamcollsurg.2009.09.020]</w:t>
      </w:r>
    </w:p>
    <w:p w14:paraId="07C02F5C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0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Dindo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D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emartine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N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lavie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PA. Classification of surgical complications: A new proposal with evaluation in a cohort of 6336 patients and results of a survey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04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40</w:t>
      </w:r>
      <w:r w:rsidRPr="0038205D">
        <w:rPr>
          <w:rFonts w:ascii="Book Antiqua" w:eastAsia="等线" w:hAnsi="Book Antiqua" w:cs="Times New Roman"/>
          <w:sz w:val="24"/>
          <w:szCs w:val="24"/>
        </w:rPr>
        <w:t>: 205-213 [PMID: 15273542 DOI: 10.1097/01.sla.0000133083.54934.ae]</w:t>
      </w:r>
    </w:p>
    <w:p w14:paraId="72E591C5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1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Wente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MN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ass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erveni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Fingerhut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oum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D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Izbick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R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Neoptolemo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dbur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T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ar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ravers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LW, Yeo C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üchl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W.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Delayed gastric emptying (DGE) after pancreatic surgery: A suggested definition by the International Study Group of Pancreatic Surgery (ISGPS)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Surgery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42</w:t>
      </w:r>
      <w:r w:rsidRPr="0038205D">
        <w:rPr>
          <w:rFonts w:ascii="Book Antiqua" w:eastAsia="等线" w:hAnsi="Book Antiqua" w:cs="Times New Roman"/>
          <w:sz w:val="24"/>
          <w:szCs w:val="24"/>
        </w:rPr>
        <w:t>: 761-768 [PMID: 17981197 DOI: 10.1016/j.surg.2007.05.005]</w:t>
      </w:r>
    </w:p>
    <w:p w14:paraId="6C1618FE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2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Wente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MN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Vei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ass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erveni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Fingerhut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oum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D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Izbick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R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Neoptolemo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dbur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T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ar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G, Yeo C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üchl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W.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ostpancreat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hemorrhage (PPH): An International Study Group of Pancreatic Surgery (ISGPS) definition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Surgery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42</w:t>
      </w:r>
      <w:r w:rsidRPr="0038205D">
        <w:rPr>
          <w:rFonts w:ascii="Book Antiqua" w:eastAsia="等线" w:hAnsi="Book Antiqua" w:cs="Times New Roman"/>
          <w:sz w:val="24"/>
          <w:szCs w:val="24"/>
        </w:rPr>
        <w:t>: 20-25 [PMID: 17629996 DOI: 10.1016/j.surg.2007.02.001]</w:t>
      </w:r>
    </w:p>
    <w:p w14:paraId="26C9ADCE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3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Okabayashi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T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Kobayashi M, Sugimoto T, Okamoto K, Matsuura K, Araki </w:t>
      </w:r>
      <w:r w:rsidRPr="0038205D">
        <w:rPr>
          <w:rFonts w:ascii="Book Antiqua" w:eastAsia="等线" w:hAnsi="Book Antiqua" w:cs="Times New Roman"/>
          <w:sz w:val="24"/>
          <w:szCs w:val="24"/>
        </w:rPr>
        <w:lastRenderedPageBreak/>
        <w:t xml:space="preserve">K. Postoperative pancreatic fistula following surgery for gastric and pancreatic neoplasm; is distal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spl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truly safe?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Hepatogastroenterolog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05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52</w:t>
      </w:r>
      <w:r w:rsidRPr="0038205D">
        <w:rPr>
          <w:rFonts w:ascii="Book Antiqua" w:eastAsia="等线" w:hAnsi="Book Antiqua" w:cs="Times New Roman"/>
          <w:sz w:val="24"/>
          <w:szCs w:val="24"/>
        </w:rPr>
        <w:t>: 233-236 [PMID: 15783038]</w:t>
      </w:r>
    </w:p>
    <w:p w14:paraId="221D701C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4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Bassi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erveni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utturi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Fingerhut A, Yeo C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Izbick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Neoptolemo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ar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ravers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W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uchl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; International Study Group on Pancreatic Fistula Definition. Postoperative pancreatic fistula: An international study group (ISGPF) definition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Surgery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05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38</w:t>
      </w:r>
      <w:r w:rsidRPr="0038205D">
        <w:rPr>
          <w:rFonts w:ascii="Book Antiqua" w:eastAsia="等线" w:hAnsi="Book Antiqua" w:cs="Times New Roman"/>
          <w:sz w:val="24"/>
          <w:szCs w:val="24"/>
        </w:rPr>
        <w:t>: 8-13 [PMID: 16003309 DOI: 10.1016/j.surg.2005.05.001]</w:t>
      </w:r>
    </w:p>
    <w:p w14:paraId="5E62A575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5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Casadei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R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Ricci C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affurell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cili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A, Di Marco M, Pagano N, Serra C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alcull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L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anti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Min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. Prospective validation of a preoperative risk score model based on pancreatic texture to predict postoperative pancreatic fistula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.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Int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48</w:t>
      </w:r>
      <w:r w:rsidRPr="0038205D">
        <w:rPr>
          <w:rFonts w:ascii="Book Antiqua" w:eastAsia="等线" w:hAnsi="Book Antiqua" w:cs="Times New Roman"/>
          <w:sz w:val="24"/>
          <w:szCs w:val="24"/>
        </w:rPr>
        <w:t>: 189-194 [PMID: 28987563 DOI: 10.1016/j.ijsu.2017.09.070]</w:t>
      </w:r>
    </w:p>
    <w:p w14:paraId="097257B1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6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Grendar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J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Jutric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Z, Leal JN, Ball C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erten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K, Dixon E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Hammill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W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astenbe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Z, Newell PH, Rocha F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Viss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B, Wolf RF, Hansen PD. Validation of Fistula Risk Score calculator in diverse North American HPB practices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HPB (Oxford)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1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9</w:t>
      </w:r>
      <w:r w:rsidRPr="0038205D">
        <w:rPr>
          <w:rFonts w:ascii="Book Antiqua" w:eastAsia="等线" w:hAnsi="Book Antiqua" w:cs="Times New Roman"/>
          <w:sz w:val="24"/>
          <w:szCs w:val="24"/>
        </w:rPr>
        <w:t>: 508-514 [PMID: 28233672 DOI: 10.1016/j.hpb.2017.01.021]</w:t>
      </w:r>
    </w:p>
    <w:p w14:paraId="029AE125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27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Callery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MP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Pratt WB, Kent TS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haikof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EL, Vollmer CM Jr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 prospectively validated clinical risk score accurately predicts pancreatic fistula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J Am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Coll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16</w:t>
      </w:r>
      <w:r w:rsidRPr="0038205D">
        <w:rPr>
          <w:rFonts w:ascii="Book Antiqua" w:eastAsia="等线" w:hAnsi="Book Antiqua" w:cs="Times New Roman"/>
          <w:sz w:val="24"/>
          <w:szCs w:val="24"/>
        </w:rPr>
        <w:t>: 1-14 [PMID: 23122535 DOI: 10.1016/j.jamcollsurg.2012.09.002]</w:t>
      </w:r>
    </w:p>
    <w:p w14:paraId="0ABBF2A1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8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Mungroop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TH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van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Rijsse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LB, van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lavere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D, Smits FJ, van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Woerde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V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Linneman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J, de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sten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lompmak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Marchegia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Eck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BL, van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iere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onsin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B, Busch OR, van Dam RM, Erdmann J, van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Eijck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H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erhard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F, van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oo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H, van d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Hars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E, de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Hingh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IH, de Jong K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azemi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Luy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hamal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arbar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, Armstrong T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akha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Hamad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Z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laase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, Lips DJ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Molenaa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IQ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Nieuwenhuij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VB, Rupert C, van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antvoor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HC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cheeper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J, van der Schelling G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ass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Vollmer C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teyerbe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EW, Abu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Hilal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Groot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oerkamp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B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esselink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G; Dutch </w:t>
      </w:r>
      <w:r w:rsidRPr="0038205D">
        <w:rPr>
          <w:rFonts w:ascii="Book Antiqua" w:eastAsia="等线" w:hAnsi="Book Antiqua" w:cs="Times New Roman"/>
          <w:sz w:val="24"/>
          <w:szCs w:val="24"/>
        </w:rPr>
        <w:lastRenderedPageBreak/>
        <w:t xml:space="preserve">Pancreatic Cancer Group. Alternative Fistula Risk Score fo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(a-FRS): Design and International External Validation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9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69</w:t>
      </w:r>
      <w:r w:rsidRPr="0038205D">
        <w:rPr>
          <w:rFonts w:ascii="Book Antiqua" w:eastAsia="等线" w:hAnsi="Book Antiqua" w:cs="Times New Roman"/>
          <w:sz w:val="24"/>
          <w:szCs w:val="24"/>
        </w:rPr>
        <w:t>: 937-943 [PMID: 29240007 DOI: 10.1097/SLA.0000000000002620]</w:t>
      </w:r>
    </w:p>
    <w:p w14:paraId="6757C814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29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Fingerhut A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Vassiliu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erveni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Alexaki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N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Leandro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E. What is in a word: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o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?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Surgery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42</w:t>
      </w:r>
      <w:r w:rsidRPr="0038205D">
        <w:rPr>
          <w:rFonts w:ascii="Book Antiqua" w:eastAsia="等线" w:hAnsi="Book Antiqua" w:cs="Times New Roman"/>
          <w:sz w:val="24"/>
          <w:szCs w:val="24"/>
        </w:rPr>
        <w:t>: 428-429 [PMID: 17723902 DOI: 10.1016/j.surg.2007.06.002]</w:t>
      </w:r>
    </w:p>
    <w:p w14:paraId="2DA3A3F0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30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WHIPPLE AO</w:t>
      </w:r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The early diagnosis of pancreatic and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ampullar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rowths; an evaluation of their surgical treatment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Mich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State Med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oc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1948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47</w:t>
      </w:r>
      <w:r w:rsidRPr="0038205D">
        <w:rPr>
          <w:rFonts w:ascii="Book Antiqua" w:eastAsia="等线" w:hAnsi="Book Antiqua" w:cs="Times New Roman"/>
          <w:sz w:val="24"/>
          <w:szCs w:val="24"/>
        </w:rPr>
        <w:t>: 169-171 [PMID: 18911187]</w:t>
      </w:r>
    </w:p>
    <w:p w14:paraId="79D50254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31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Whipple AO</w:t>
      </w:r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or Islet Carcinoma: A Five-Year Follow-Up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1945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21</w:t>
      </w:r>
      <w:r w:rsidRPr="0038205D">
        <w:rPr>
          <w:rFonts w:ascii="Book Antiqua" w:eastAsia="等线" w:hAnsi="Book Antiqua" w:cs="Times New Roman"/>
          <w:sz w:val="24"/>
          <w:szCs w:val="24"/>
        </w:rPr>
        <w:t>: 847-852 [PMID: 17858621 DOI: 10.1097/00000658-194506000-00008]</w:t>
      </w:r>
    </w:p>
    <w:p w14:paraId="7BC7500A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32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WHIPPLE AO</w:t>
      </w:r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The qualifications of the surgeon and the cancer problem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Bull Am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Coll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194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32</w:t>
      </w:r>
      <w:r w:rsidRPr="0038205D">
        <w:rPr>
          <w:rFonts w:ascii="Book Antiqua" w:eastAsia="等线" w:hAnsi="Book Antiqua" w:cs="Times New Roman"/>
          <w:sz w:val="24"/>
          <w:szCs w:val="24"/>
        </w:rPr>
        <w:t>: 212-216 [PMID: 18921598]</w:t>
      </w:r>
    </w:p>
    <w:p w14:paraId="285695D5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33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WHIPPLE AO</w:t>
      </w:r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Observations on radical surgery for lesions of the pancreas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Gynecol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Obste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1946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82</w:t>
      </w:r>
      <w:r w:rsidRPr="0038205D">
        <w:rPr>
          <w:rFonts w:ascii="Book Antiqua" w:eastAsia="等线" w:hAnsi="Book Antiqua" w:cs="Times New Roman"/>
          <w:sz w:val="24"/>
          <w:szCs w:val="24"/>
        </w:rPr>
        <w:t>: 623-631 [PMID: 20983134 DOI: 10.1097/00006534-194611000-00016]</w:t>
      </w:r>
    </w:p>
    <w:p w14:paraId="1CBECC25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34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Miller BC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hristei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D, Behrman SW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aller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rebi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A, Kent TS, Pratt WB, Lewis RS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J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, Vollmer CM Jr. Assessing the impact of a fistula after a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using the Post-operative Morbidity Index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HPB (Oxford)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13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5</w:t>
      </w:r>
      <w:r w:rsidRPr="0038205D">
        <w:rPr>
          <w:rFonts w:ascii="Book Antiqua" w:eastAsia="等线" w:hAnsi="Book Antiqua" w:cs="Times New Roman"/>
          <w:sz w:val="24"/>
          <w:szCs w:val="24"/>
        </w:rPr>
        <w:t>: 781-788 [PMID: 23869603 DOI: 10.1111/hpb.12131]</w:t>
      </w:r>
    </w:p>
    <w:p w14:paraId="5EAA7105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35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Molinari E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ass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Salvia R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utturi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ripp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alami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Falco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ederzol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P. Amylase value in drains after pancreatic resection as predictive factor of postoperative pancreatic fistula: Results of a prospective study in 137 patients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07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46</w:t>
      </w:r>
      <w:r w:rsidRPr="0038205D">
        <w:rPr>
          <w:rFonts w:ascii="Book Antiqua" w:eastAsia="等线" w:hAnsi="Book Antiqua" w:cs="Times New Roman"/>
          <w:sz w:val="24"/>
          <w:szCs w:val="24"/>
        </w:rPr>
        <w:t>: 281-287 [PMID: 17667507 DOI: 10.1097/SLA.0b013e3180caa42f]</w:t>
      </w:r>
    </w:p>
    <w:p w14:paraId="4BBEB4E4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36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Vallance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AE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Young AL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Macutkiewicz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, Roberts KJ, Smith AM.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Calculating the risk of a pancreatic fistula after a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>: A systematic review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HPB (Oxford)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7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: 1040-1048 [PMID: 26456948 DOI: </w:t>
      </w:r>
      <w:r w:rsidRPr="0038205D">
        <w:rPr>
          <w:rFonts w:ascii="Book Antiqua" w:eastAsia="等线" w:hAnsi="Book Antiqua" w:cs="Times New Roman"/>
          <w:sz w:val="24"/>
          <w:szCs w:val="24"/>
        </w:rPr>
        <w:lastRenderedPageBreak/>
        <w:t>10.1111/hpb.12503]</w:t>
      </w:r>
    </w:p>
    <w:p w14:paraId="6E2E7421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37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Mendoza AS 3rd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Han HS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Ah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, Yoon YS, Cho JY, Choi Y. Predictive factors associated with postoperative pancreatic fistula after laparoscopic distal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: A 10-year single-institution experience.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Endosc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30</w:t>
      </w:r>
      <w:r w:rsidRPr="0038205D">
        <w:rPr>
          <w:rFonts w:ascii="Book Antiqua" w:eastAsia="等线" w:hAnsi="Book Antiqua" w:cs="Times New Roman"/>
          <w:sz w:val="24"/>
          <w:szCs w:val="24"/>
        </w:rPr>
        <w:t>: 649-656 [PMID: 26091993 DOI: 10.1007/s00464-015-4255-1]</w:t>
      </w:r>
    </w:p>
    <w:p w14:paraId="072A0603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38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Bassi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uchl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W, Fingerhut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ar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. Predictive factors for postoperative pancreatic fistula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An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61</w:t>
      </w:r>
      <w:r w:rsidRPr="0038205D">
        <w:rPr>
          <w:rFonts w:ascii="Book Antiqua" w:eastAsia="等线" w:hAnsi="Book Antiqua" w:cs="Times New Roman"/>
          <w:sz w:val="24"/>
          <w:szCs w:val="24"/>
        </w:rPr>
        <w:t>: e99 [PMID: 24441806 DOI: 10.1097/SLA.0000000000000577]</w:t>
      </w:r>
    </w:p>
    <w:p w14:paraId="7235437B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39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Bassi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C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utturi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Molinari E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Mascett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Salvia R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Falco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umb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ederzol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P. Pancreatic fistula rate after pancreatic resection.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The importance of definitions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Dig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04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1</w:t>
      </w:r>
      <w:r w:rsidRPr="0038205D">
        <w:rPr>
          <w:rFonts w:ascii="Book Antiqua" w:eastAsia="等线" w:hAnsi="Book Antiqua" w:cs="Times New Roman"/>
          <w:sz w:val="24"/>
          <w:szCs w:val="24"/>
        </w:rPr>
        <w:t>: 54-59 [PMID: 14707394 DOI: 10.1159/000075943]</w:t>
      </w:r>
    </w:p>
    <w:p w14:paraId="006AADD7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40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Zhang H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Zhu F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he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ia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, Shi CJ, Wang X, Jiang JX, Hu J, Wang M, Qin RY. Systematic review and meta-analysis comparing three techniques for pancreatic remnant closure following distal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Br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02</w:t>
      </w:r>
      <w:r w:rsidRPr="0038205D">
        <w:rPr>
          <w:rFonts w:ascii="Book Antiqua" w:eastAsia="等线" w:hAnsi="Book Antiqua" w:cs="Times New Roman"/>
          <w:sz w:val="24"/>
          <w:szCs w:val="24"/>
        </w:rPr>
        <w:t>: 4-15 [PMID: 25388952 DOI: 10.1002/bjs.9653]</w:t>
      </w:r>
    </w:p>
    <w:p w14:paraId="179BB0CE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41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Xiong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JJ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Tan CL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zatmar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P, Huang W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e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NW, Hu W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Nune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QM, Sutton R, Liu XB.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Meta-analysis of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gastr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versus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Br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01</w:t>
      </w:r>
      <w:r w:rsidRPr="0038205D">
        <w:rPr>
          <w:rFonts w:ascii="Book Antiqua" w:eastAsia="等线" w:hAnsi="Book Antiqua" w:cs="Times New Roman"/>
          <w:sz w:val="24"/>
          <w:szCs w:val="24"/>
        </w:rPr>
        <w:t>: 1196-1208 [PMID: 25042895 DOI: 10.1002/bjs.9553]</w:t>
      </w:r>
    </w:p>
    <w:p w14:paraId="4ADA7BF2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42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Allen PJ</w:t>
      </w:r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Pasireotide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or postoperative pancreatic fistula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Engl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J Med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371</w:t>
      </w:r>
      <w:r w:rsidRPr="0038205D">
        <w:rPr>
          <w:rFonts w:ascii="Book Antiqua" w:eastAsia="等线" w:hAnsi="Book Antiqua" w:cs="Times New Roman"/>
          <w:sz w:val="24"/>
          <w:szCs w:val="24"/>
        </w:rPr>
        <w:t>: 875-876 [DOI: 10.1056/NEJMx140034]</w:t>
      </w:r>
    </w:p>
    <w:p w14:paraId="3AD1BF3B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43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Allen PJ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öne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Brennan MF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uckno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A, Robinson LM, Pappas MM, Carlucci KE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'Angelic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I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eMatte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ingham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TP, Fong Y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Jarnagi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WR. </w:t>
      </w:r>
      <w:proofErr w:type="spellStart"/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Pasireotide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or postoperative pancreatic fistula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N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Engl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J Med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370</w:t>
      </w:r>
      <w:r w:rsidRPr="0038205D">
        <w:rPr>
          <w:rFonts w:ascii="Book Antiqua" w:eastAsia="等线" w:hAnsi="Book Antiqua" w:cs="Times New Roman"/>
          <w:sz w:val="24"/>
          <w:szCs w:val="24"/>
        </w:rPr>
        <w:t>: 2014-2022 [PMID: 24849084 DOI: 10.1056/NEJMoa1313688]</w:t>
      </w:r>
    </w:p>
    <w:p w14:paraId="1BA2012B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44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Malleo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G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ulvirent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Marchegia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utturin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G, Salvia R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ass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. Diagnosis and management of postoperative pancreatic fistula.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Langenbecks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Arch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399</w:t>
      </w:r>
      <w:r w:rsidRPr="0038205D">
        <w:rPr>
          <w:rFonts w:ascii="Book Antiqua" w:eastAsia="等线" w:hAnsi="Book Antiqua" w:cs="Times New Roman"/>
          <w:sz w:val="24"/>
          <w:szCs w:val="24"/>
        </w:rPr>
        <w:t>: 801-810 [PMID: 25173359 DOI: 10.1007/s00423-014-1242-2]</w:t>
      </w:r>
    </w:p>
    <w:p w14:paraId="31139415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lastRenderedPageBreak/>
        <w:t xml:space="preserve">45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Vollmer CM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J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, Sanchez N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ondek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, McAuliffe J, Kent TS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hristei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D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aller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P; Pancreatic Surgery Mortality Study Group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A root-cause analysis of mortality following majo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Gastrointest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2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6</w:t>
      </w:r>
      <w:r w:rsidRPr="0038205D">
        <w:rPr>
          <w:rFonts w:ascii="Book Antiqua" w:eastAsia="等线" w:hAnsi="Book Antiqua" w:cs="Times New Roman"/>
          <w:sz w:val="24"/>
          <w:szCs w:val="24"/>
        </w:rPr>
        <w:t>: 89-102; discussion 102-3 [PMID: 22065319 DOI: 10.1007/s11605-011-1753-x]</w:t>
      </w:r>
    </w:p>
    <w:p w14:paraId="5724ABB7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46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Grobmyer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SR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Koob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D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Hochwald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N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lumgar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LH.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lumgar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nastomosis fo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inimizes severe complications after pancreatic head resection (Br J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09; 96: 741-750)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Br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0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97</w:t>
      </w:r>
      <w:r w:rsidRPr="0038205D">
        <w:rPr>
          <w:rFonts w:ascii="Book Antiqua" w:eastAsia="等线" w:hAnsi="Book Antiqua" w:cs="Times New Roman"/>
          <w:sz w:val="24"/>
          <w:szCs w:val="24"/>
        </w:rPr>
        <w:t>: 134; author reply 134-134; author reply 135 [PMID: 20013921 DOI: 10.1002/bjs.6953]</w:t>
      </w:r>
    </w:p>
    <w:p w14:paraId="34DC6D43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47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Kleespies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A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Rentsch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eelig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H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Albertsmeier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Jauch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KW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run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CJ.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lumgar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anastomosis fo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inimizes severe complications after pancreatic head resection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Br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09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96</w:t>
      </w:r>
      <w:r w:rsidRPr="0038205D">
        <w:rPr>
          <w:rFonts w:ascii="Book Antiqua" w:eastAsia="等线" w:hAnsi="Book Antiqua" w:cs="Times New Roman"/>
          <w:sz w:val="24"/>
          <w:szCs w:val="24"/>
        </w:rPr>
        <w:t>: 741-750 [PMID: 19526614 DOI: 10.1002/bjs.6634]</w:t>
      </w:r>
    </w:p>
    <w:p w14:paraId="07587EC2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48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Langrehr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JM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ahr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Jacob D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laneman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Neuhau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P. Prospective randomized comparison between a new mattress technique and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attell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(duct-to-mucosa)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or pancreatic resection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05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9</w:t>
      </w:r>
      <w:r w:rsidRPr="0038205D">
        <w:rPr>
          <w:rFonts w:ascii="Book Antiqua" w:eastAsia="等线" w:hAnsi="Book Antiqua" w:cs="Times New Roman"/>
          <w:sz w:val="24"/>
          <w:szCs w:val="24"/>
        </w:rPr>
        <w:t>: 1111-1119, discussion 1120-discussion 1121 [PMID: 16091984 DOI: 10.1007/s00268-005-7875-0]</w:t>
      </w:r>
    </w:p>
    <w:p w14:paraId="69037CAA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49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Mishra PK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aluj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SS, Gupta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Rajalingam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R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ttnaik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P.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lumgart'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technique of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: An appraisal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Dig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1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28</w:t>
      </w:r>
      <w:r w:rsidRPr="0038205D">
        <w:rPr>
          <w:rFonts w:ascii="Book Antiqua" w:eastAsia="等线" w:hAnsi="Book Antiqua" w:cs="Times New Roman"/>
          <w:sz w:val="24"/>
          <w:szCs w:val="24"/>
        </w:rPr>
        <w:t>: 281-287 [PMID: 21811074 DOI: 10.1159/000329584]</w:t>
      </w:r>
    </w:p>
    <w:p w14:paraId="45D27BB2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50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Kim DJ</w:t>
      </w:r>
      <w:r w:rsidRPr="0038205D">
        <w:rPr>
          <w:rFonts w:ascii="Book Antiqua" w:eastAsia="等线" w:hAnsi="Book Antiqua" w:cs="Times New Roman"/>
          <w:sz w:val="24"/>
          <w:szCs w:val="24"/>
        </w:rPr>
        <w:t>, Paik KY, Kim W, Kim EK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 xml:space="preserve">The effect of modified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or reducing the pancreatic fistula after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ic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>.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Hepatogastroenterolog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4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61</w:t>
      </w:r>
      <w:r w:rsidRPr="0038205D">
        <w:rPr>
          <w:rFonts w:ascii="Book Antiqua" w:eastAsia="等线" w:hAnsi="Book Antiqua" w:cs="Times New Roman"/>
          <w:sz w:val="24"/>
          <w:szCs w:val="24"/>
        </w:rPr>
        <w:t>: 1421-1425 [PMID: 25436320]</w:t>
      </w:r>
    </w:p>
    <w:p w14:paraId="36E031C2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51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Oda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T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Hashimoto S, Miyamoto R, Shimomura O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Fukunag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K, Kohno K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Ohshir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Y, Akashi Y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Enomoto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T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Ohkohchi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N. The Tight Adaptation at Pancreatic Anastomosis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Without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Parenchymal Laceration: An Institutional Experience in Introducing and Modifying the New Procedure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World 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39</w:t>
      </w:r>
      <w:r w:rsidRPr="0038205D">
        <w:rPr>
          <w:rFonts w:ascii="Book Antiqua" w:eastAsia="等线" w:hAnsi="Book Antiqua" w:cs="Times New Roman"/>
          <w:sz w:val="24"/>
          <w:szCs w:val="24"/>
        </w:rPr>
        <w:t>: 2014-2022 [PMID: 25894407 DOI: 10.1007/s00268-015-3075-8]</w:t>
      </w:r>
    </w:p>
    <w:p w14:paraId="51E1AE00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lastRenderedPageBreak/>
        <w:t xml:space="preserve">52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Halloran CM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Platt K, Gerard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olydoro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, O'Reilly DA, Gomez D, Smith A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Neoptolemos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P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Soonwall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Z, Taylor 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lazeb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JM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Ghaneh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P.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asta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Trial;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Cattell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Warren versus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Blumgart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techniques of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reatico-jejunos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following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o-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: Study protocol for a randomized controlled trial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>Trials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 2016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7</w:t>
      </w:r>
      <w:r w:rsidRPr="0038205D">
        <w:rPr>
          <w:rFonts w:ascii="Book Antiqua" w:eastAsia="等线" w:hAnsi="Book Antiqua" w:cs="Times New Roman"/>
          <w:sz w:val="24"/>
          <w:szCs w:val="24"/>
        </w:rPr>
        <w:t>: 30 [PMID: 26772736 DOI: 10.1186/s13063-015-1144-9]</w:t>
      </w:r>
    </w:p>
    <w:p w14:paraId="59DD1DA0" w14:textId="77777777" w:rsidR="00F73136" w:rsidRPr="0038205D" w:rsidRDefault="00F73136" w:rsidP="00C06230">
      <w:pPr>
        <w:spacing w:line="360" w:lineRule="auto"/>
        <w:jc w:val="left"/>
        <w:rPr>
          <w:rFonts w:ascii="Book Antiqua" w:eastAsia="等线" w:hAnsi="Book Antiqua" w:cs="Times New Roman"/>
          <w:sz w:val="24"/>
          <w:szCs w:val="24"/>
        </w:rPr>
      </w:pPr>
      <w:r w:rsidRPr="0038205D">
        <w:rPr>
          <w:rFonts w:ascii="Book Antiqua" w:eastAsia="等线" w:hAnsi="Book Antiqua" w:cs="Times New Roman"/>
          <w:sz w:val="24"/>
          <w:szCs w:val="24"/>
        </w:rPr>
        <w:t xml:space="preserve">53 </w:t>
      </w:r>
      <w:proofErr w:type="spellStart"/>
      <w:r w:rsidRPr="0038205D">
        <w:rPr>
          <w:rFonts w:ascii="Book Antiqua" w:eastAsia="等线" w:hAnsi="Book Antiqua" w:cs="Times New Roman"/>
          <w:b/>
          <w:sz w:val="24"/>
          <w:szCs w:val="24"/>
        </w:rPr>
        <w:t>Yardimci</w:t>
      </w:r>
      <w:proofErr w:type="spellEnd"/>
      <w:r w:rsidRPr="0038205D">
        <w:rPr>
          <w:rFonts w:ascii="Book Antiqua" w:eastAsia="等线" w:hAnsi="Book Antiqua" w:cs="Times New Roman"/>
          <w:b/>
          <w:sz w:val="24"/>
          <w:szCs w:val="24"/>
        </w:rPr>
        <w:t xml:space="preserve"> S</w:t>
      </w:r>
      <w:r w:rsidRPr="0038205D">
        <w:rPr>
          <w:rFonts w:ascii="Book Antiqua" w:eastAsia="等线" w:hAnsi="Book Antiqua" w:cs="Times New Roman"/>
          <w:sz w:val="24"/>
          <w:szCs w:val="24"/>
        </w:rPr>
        <w:t xml:space="preserve">, Kara YB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Tune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D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Attaallah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W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Ugurlu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MU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Dulundu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E,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Yegen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ŞC. A Simple Method to Evaluate Whether Pancreas Texture Can Be Used to Predict Pancreatic Fistula Risk </w:t>
      </w:r>
      <w:proofErr w:type="gramStart"/>
      <w:r w:rsidRPr="0038205D">
        <w:rPr>
          <w:rFonts w:ascii="Book Antiqua" w:eastAsia="等线" w:hAnsi="Book Antiqua" w:cs="Times New Roman"/>
          <w:sz w:val="24"/>
          <w:szCs w:val="24"/>
        </w:rPr>
        <w:t>After</w:t>
      </w:r>
      <w:proofErr w:type="gramEnd"/>
      <w:r w:rsidRPr="0038205D">
        <w:rPr>
          <w:rFonts w:ascii="Book Antiqua" w:eastAsia="等线" w:hAnsi="Book Antiqua" w:cs="Times New Roman"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sz w:val="24"/>
          <w:szCs w:val="24"/>
        </w:rPr>
        <w:t>Pancreatoduodenectomy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. </w:t>
      </w:r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J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Gastrointest</w:t>
      </w:r>
      <w:proofErr w:type="spellEnd"/>
      <w:r w:rsidRPr="0038205D">
        <w:rPr>
          <w:rFonts w:ascii="Book Antiqua" w:eastAsia="等线" w:hAnsi="Book Antiqua" w:cs="Times New Roman"/>
          <w:i/>
          <w:sz w:val="24"/>
          <w:szCs w:val="24"/>
        </w:rPr>
        <w:t xml:space="preserve"> </w:t>
      </w:r>
      <w:proofErr w:type="spellStart"/>
      <w:r w:rsidRPr="0038205D">
        <w:rPr>
          <w:rFonts w:ascii="Book Antiqua" w:eastAsia="等线" w:hAnsi="Book Antiqua" w:cs="Times New Roman"/>
          <w:i/>
          <w:sz w:val="24"/>
          <w:szCs w:val="24"/>
        </w:rPr>
        <w:t>Surg</w:t>
      </w:r>
      <w:proofErr w:type="spellEnd"/>
      <w:r w:rsidRPr="0038205D">
        <w:rPr>
          <w:rFonts w:ascii="Book Antiqua" w:eastAsia="等线" w:hAnsi="Book Antiqua" w:cs="Times New Roman"/>
          <w:sz w:val="24"/>
          <w:szCs w:val="24"/>
        </w:rPr>
        <w:t xml:space="preserve"> 2015; </w:t>
      </w:r>
      <w:r w:rsidRPr="0038205D">
        <w:rPr>
          <w:rFonts w:ascii="Book Antiqua" w:eastAsia="等线" w:hAnsi="Book Antiqua" w:cs="Times New Roman"/>
          <w:b/>
          <w:sz w:val="24"/>
          <w:szCs w:val="24"/>
        </w:rPr>
        <w:t>19</w:t>
      </w:r>
      <w:r w:rsidRPr="0038205D">
        <w:rPr>
          <w:rFonts w:ascii="Book Antiqua" w:eastAsia="等线" w:hAnsi="Book Antiqua" w:cs="Times New Roman"/>
          <w:sz w:val="24"/>
          <w:szCs w:val="24"/>
        </w:rPr>
        <w:t>: 1625-1631 [PMID: 25982120 DOI: 10.1007/s11605-015-2855-7]</w:t>
      </w:r>
    </w:p>
    <w:p w14:paraId="76A10D6A" w14:textId="0DB54B1A" w:rsidR="00F73136" w:rsidRPr="0038205D" w:rsidRDefault="00F73136" w:rsidP="00F238F0">
      <w:pPr>
        <w:adjustRightInd w:val="0"/>
        <w:snapToGrid w:val="0"/>
        <w:spacing w:line="360" w:lineRule="auto"/>
        <w:jc w:val="left"/>
        <w:rPr>
          <w:rFonts w:ascii="Book Antiqua" w:eastAsia="宋体" w:hAnsi="Book Antiqua" w:cs="Times New Roman"/>
          <w:color w:val="000000"/>
          <w:sz w:val="24"/>
          <w:szCs w:val="24"/>
        </w:rPr>
      </w:pPr>
      <w:bookmarkStart w:id="171" w:name="OLE_LINK139"/>
      <w:bookmarkStart w:id="172" w:name="OLE_LINK140"/>
      <w:bookmarkStart w:id="173" w:name="OLE_LINK287"/>
      <w:bookmarkStart w:id="174" w:name="OLE_LINK288"/>
      <w:bookmarkStart w:id="175" w:name="OLE_LINK70"/>
      <w:bookmarkStart w:id="176" w:name="OLE_LINK110"/>
      <w:bookmarkStart w:id="177" w:name="OLE_LINK109"/>
      <w:bookmarkStart w:id="178" w:name="OLE_LINK138"/>
      <w:bookmarkStart w:id="179" w:name="OLE_LINK72"/>
      <w:bookmarkStart w:id="180" w:name="OLE_LINK116"/>
      <w:bookmarkStart w:id="181" w:name="OLE_LINK118"/>
      <w:bookmarkStart w:id="182" w:name="OLE_LINK198"/>
      <w:bookmarkStart w:id="183" w:name="OLE_LINK154"/>
      <w:bookmarkStart w:id="184" w:name="OLE_LINK251"/>
      <w:bookmarkStart w:id="185" w:name="OLE_LINK167"/>
      <w:bookmarkStart w:id="186" w:name="OLE_LINK126"/>
      <w:bookmarkStart w:id="187" w:name="OLE_LINK234"/>
      <w:bookmarkStart w:id="188" w:name="OLE_LINK157"/>
      <w:bookmarkStart w:id="189" w:name="OLE_LINK187"/>
      <w:bookmarkStart w:id="190" w:name="OLE_LINK204"/>
      <w:bookmarkStart w:id="191" w:name="OLE_LINK255"/>
      <w:bookmarkStart w:id="192" w:name="OLE_LINK229"/>
      <w:bookmarkStart w:id="193" w:name="OLE_LINK268"/>
      <w:bookmarkStart w:id="194" w:name="OLE_LINK310"/>
      <w:bookmarkStart w:id="195" w:name="OLE_LINK338"/>
      <w:bookmarkStart w:id="196" w:name="OLE_LINK340"/>
      <w:bookmarkStart w:id="197" w:name="OLE_LINK264"/>
      <w:bookmarkStart w:id="198" w:name="OLE_LINK345"/>
      <w:bookmarkStart w:id="199" w:name="OLE_LINK256"/>
      <w:bookmarkStart w:id="200" w:name="OLE_LINK299"/>
      <w:bookmarkStart w:id="201" w:name="OLE_LINK265"/>
      <w:bookmarkStart w:id="202" w:name="OLE_LINK254"/>
      <w:bookmarkStart w:id="203" w:name="OLE_LINK357"/>
      <w:bookmarkStart w:id="204" w:name="OLE_LINK382"/>
      <w:bookmarkStart w:id="205" w:name="OLE_LINK333"/>
      <w:bookmarkStart w:id="206" w:name="OLE_LINK334"/>
      <w:bookmarkStart w:id="207" w:name="OLE_LINK400"/>
      <w:bookmarkStart w:id="208" w:name="OLE_LINK365"/>
      <w:bookmarkStart w:id="209" w:name="OLE_LINK467"/>
      <w:bookmarkStart w:id="210" w:name="OLE_LINK399"/>
      <w:bookmarkStart w:id="211" w:name="OLE_LINK443"/>
      <w:bookmarkStart w:id="212" w:name="OLE_LINK372"/>
      <w:bookmarkStart w:id="213" w:name="OLE_LINK425"/>
      <w:bookmarkStart w:id="214" w:name="OLE_LINK450"/>
      <w:bookmarkStart w:id="215" w:name="OLE_LINK402"/>
      <w:bookmarkStart w:id="216" w:name="OLE_LINK385"/>
      <w:bookmarkStart w:id="217" w:name="OLE_LINK396"/>
      <w:bookmarkStart w:id="218" w:name="OLE_LINK436"/>
      <w:bookmarkStart w:id="219" w:name="OLE_LINK421"/>
      <w:bookmarkStart w:id="220" w:name="OLE_LINK426"/>
      <w:bookmarkStart w:id="221" w:name="OLE_LINK456"/>
      <w:bookmarkStart w:id="222" w:name="OLE_LINK505"/>
      <w:bookmarkStart w:id="223" w:name="OLE_LINK490"/>
      <w:bookmarkStart w:id="224" w:name="OLE_LINK531"/>
      <w:bookmarkStart w:id="225" w:name="OLE_LINK460"/>
      <w:bookmarkStart w:id="226" w:name="OLE_LINK463"/>
      <w:bookmarkStart w:id="227" w:name="OLE_LINK487"/>
      <w:bookmarkStart w:id="228" w:name="OLE_LINK515"/>
      <w:bookmarkStart w:id="229" w:name="OLE_LINK509"/>
      <w:bookmarkStart w:id="230" w:name="OLE_LINK538"/>
      <w:bookmarkStart w:id="231" w:name="OLE_LINK606"/>
      <w:bookmarkStart w:id="232" w:name="OLE_LINK662"/>
      <w:bookmarkStart w:id="233" w:name="OLE_LINK663"/>
      <w:bookmarkStart w:id="234" w:name="OLE_LINK738"/>
      <w:bookmarkStart w:id="235" w:name="OLE_LINK666"/>
      <w:bookmarkStart w:id="236" w:name="OLE_LINK667"/>
      <w:bookmarkStart w:id="237" w:name="OLE_LINK727"/>
      <w:bookmarkStart w:id="238" w:name="OLE_LINK703"/>
      <w:bookmarkStart w:id="239" w:name="OLE_LINK765"/>
      <w:bookmarkStart w:id="240" w:name="OLE_LINK724"/>
      <w:bookmarkStart w:id="241" w:name="OLE_LINK771"/>
      <w:bookmarkStart w:id="242" w:name="OLE_LINK711"/>
      <w:bookmarkStart w:id="243" w:name="OLE_LINK712"/>
      <w:r w:rsidRPr="0038205D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P-Reviewer:</w:t>
      </w:r>
      <w:r w:rsidRPr="0038205D"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Gomes AP, Guadalajara H, </w:t>
      </w:r>
      <w:proofErr w:type="spellStart"/>
      <w:r w:rsidRPr="0038205D">
        <w:rPr>
          <w:rFonts w:ascii="Book Antiqua" w:eastAsia="宋体" w:hAnsi="Book Antiqua" w:cs="Times New Roman"/>
          <w:bCs/>
          <w:color w:val="000000"/>
          <w:sz w:val="24"/>
          <w:szCs w:val="24"/>
        </w:rPr>
        <w:t>Katuchova</w:t>
      </w:r>
      <w:proofErr w:type="spellEnd"/>
      <w:r w:rsidRPr="0038205D">
        <w:rPr>
          <w:rFonts w:ascii="Book Antiqua" w:eastAsia="宋体" w:hAnsi="Book Antiqua" w:cs="Times New Roman"/>
          <w:bCs/>
          <w:color w:val="000000"/>
          <w:sz w:val="24"/>
          <w:szCs w:val="24"/>
        </w:rPr>
        <w:t xml:space="preserve"> J, Suzuki S</w:t>
      </w:r>
      <w:r w:rsidRPr="0038205D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 xml:space="preserve"> S-Editor:</w:t>
      </w:r>
      <w:r w:rsidRPr="0038205D">
        <w:rPr>
          <w:rFonts w:ascii="Book Antiqua" w:eastAsia="宋体" w:hAnsi="Book Antiqua" w:cs="Times New Roman"/>
          <w:color w:val="000000"/>
          <w:sz w:val="24"/>
          <w:szCs w:val="24"/>
        </w:rPr>
        <w:t xml:space="preserve"> Yan JP</w:t>
      </w:r>
      <w:r w:rsidR="00F238F0" w:rsidRPr="0038205D">
        <w:rPr>
          <w:rFonts w:ascii="Book Antiqua" w:eastAsia="宋体" w:hAnsi="Book Antiqua" w:cs="Times New Roman" w:hint="eastAsia"/>
          <w:color w:val="000000"/>
          <w:sz w:val="24"/>
          <w:szCs w:val="24"/>
        </w:rPr>
        <w:t xml:space="preserve"> </w:t>
      </w:r>
      <w:r w:rsidRPr="0038205D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L-Editor:</w:t>
      </w:r>
      <w:r w:rsidRPr="0038205D">
        <w:rPr>
          <w:rFonts w:ascii="Book Antiqua" w:eastAsia="宋体" w:hAnsi="Book Antiqua" w:cs="Times New Roman"/>
          <w:color w:val="000000"/>
          <w:sz w:val="24"/>
          <w:szCs w:val="24"/>
        </w:rPr>
        <w:t xml:space="preserve"> </w:t>
      </w:r>
      <w:r w:rsidR="00A10310" w:rsidRPr="0038205D">
        <w:rPr>
          <w:rFonts w:ascii="Book Antiqua" w:eastAsia="宋体" w:hAnsi="Book Antiqua" w:cs="Times New Roman"/>
          <w:color w:val="000000"/>
          <w:sz w:val="24"/>
          <w:szCs w:val="24"/>
        </w:rPr>
        <w:t xml:space="preserve">Wang TQ </w:t>
      </w:r>
      <w:r w:rsidRPr="0038205D">
        <w:rPr>
          <w:rFonts w:ascii="Book Antiqua" w:eastAsia="宋体" w:hAnsi="Book Antiqua" w:cs="Times New Roman"/>
          <w:b/>
          <w:bCs/>
          <w:color w:val="000000"/>
          <w:sz w:val="24"/>
          <w:szCs w:val="24"/>
        </w:rPr>
        <w:t>E-Editor:</w:t>
      </w:r>
      <w:r w:rsidR="0038205D">
        <w:rPr>
          <w:rFonts w:ascii="Book Antiqua" w:eastAsia="宋体" w:hAnsi="Book Antiqua" w:cs="Times New Roman" w:hint="eastAsia"/>
          <w:b/>
          <w:bCs/>
          <w:color w:val="000000"/>
          <w:sz w:val="24"/>
          <w:szCs w:val="24"/>
        </w:rPr>
        <w:t xml:space="preserve"> </w:t>
      </w:r>
      <w:r w:rsidR="0038205D" w:rsidRPr="0038205D">
        <w:rPr>
          <w:rFonts w:ascii="Book Antiqua" w:eastAsia="宋体" w:hAnsi="Book Antiqua" w:cs="Times New Roman"/>
          <w:bCs/>
          <w:color w:val="000000"/>
          <w:sz w:val="24"/>
          <w:szCs w:val="24"/>
        </w:rPr>
        <w:t>Zh</w:t>
      </w:r>
      <w:bookmarkStart w:id="244" w:name="_GoBack"/>
      <w:bookmarkEnd w:id="244"/>
      <w:r w:rsidR="0038205D" w:rsidRPr="0038205D">
        <w:rPr>
          <w:rFonts w:ascii="Book Antiqua" w:eastAsia="宋体" w:hAnsi="Book Antiqua" w:cs="Times New Roman"/>
          <w:bCs/>
          <w:color w:val="000000"/>
          <w:sz w:val="24"/>
          <w:szCs w:val="24"/>
        </w:rPr>
        <w:t>ang YL</w:t>
      </w:r>
    </w:p>
    <w:bookmarkEnd w:id="171"/>
    <w:bookmarkEnd w:id="172"/>
    <w:p w14:paraId="7D49BAC2" w14:textId="01C39188" w:rsidR="00F73136" w:rsidRPr="0038205D" w:rsidRDefault="00F73136" w:rsidP="00C06230">
      <w:pPr>
        <w:widowControl/>
        <w:spacing w:line="360" w:lineRule="auto"/>
        <w:jc w:val="left"/>
        <w:rPr>
          <w:rFonts w:ascii="Book Antiqua" w:eastAsia="宋体" w:hAnsi="Book Antiqua" w:cs="宋体"/>
          <w:kern w:val="0"/>
          <w:sz w:val="24"/>
          <w:szCs w:val="24"/>
        </w:rPr>
      </w:pPr>
      <w:r w:rsidRPr="0038205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Specialty type: </w:t>
      </w:r>
      <w:r w:rsidRPr="0038205D">
        <w:rPr>
          <w:rFonts w:ascii="Book Antiqua" w:eastAsia="微软雅黑" w:hAnsi="Book Antiqua" w:cs="宋体"/>
          <w:kern w:val="0"/>
          <w:sz w:val="24"/>
          <w:szCs w:val="24"/>
        </w:rPr>
        <w:t xml:space="preserve">Gastroenterology and </w:t>
      </w:r>
      <w:proofErr w:type="spellStart"/>
      <w:r w:rsidRPr="0038205D">
        <w:rPr>
          <w:rFonts w:ascii="Book Antiqua" w:eastAsia="微软雅黑" w:hAnsi="Book Antiqua" w:cs="宋体"/>
          <w:kern w:val="0"/>
          <w:sz w:val="24"/>
          <w:szCs w:val="24"/>
        </w:rPr>
        <w:t>hepatology</w:t>
      </w:r>
      <w:proofErr w:type="spellEnd"/>
      <w:r w:rsidRPr="0038205D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38205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Country of origin: 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t xml:space="preserve">China 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38205D">
        <w:rPr>
          <w:rFonts w:ascii="Book Antiqua" w:eastAsia="宋体" w:hAnsi="Book Antiqua" w:cs="宋体"/>
          <w:b/>
          <w:kern w:val="0"/>
          <w:sz w:val="24"/>
          <w:szCs w:val="24"/>
        </w:rPr>
        <w:t>Peer-review report classification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38205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A (Excellent): 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t>A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38205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B (Very good): 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t>0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38205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C (Good): 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t>C, C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br/>
      </w:r>
      <w:r w:rsidRPr="0038205D">
        <w:rPr>
          <w:rFonts w:ascii="Book Antiqua" w:eastAsia="宋体" w:hAnsi="Book Antiqua" w:cs="宋体"/>
          <w:b/>
          <w:kern w:val="0"/>
          <w:sz w:val="24"/>
          <w:szCs w:val="24"/>
        </w:rPr>
        <w:t xml:space="preserve">Grade D (Fair): 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t>D</w:t>
      </w:r>
      <w:r w:rsidRPr="0038205D">
        <w:rPr>
          <w:rFonts w:ascii="Book Antiqua" w:eastAsia="宋体" w:hAnsi="Book Antiqua" w:cs="宋体"/>
          <w:b/>
          <w:kern w:val="0"/>
          <w:sz w:val="24"/>
          <w:szCs w:val="24"/>
        </w:rPr>
        <w:br/>
        <w:t xml:space="preserve">Grade E (Poor): </w:t>
      </w:r>
      <w:r w:rsidRPr="0038205D">
        <w:rPr>
          <w:rFonts w:ascii="Book Antiqua" w:eastAsia="宋体" w:hAnsi="Book Antiqua" w:cs="宋体"/>
          <w:kern w:val="0"/>
          <w:sz w:val="24"/>
          <w:szCs w:val="24"/>
        </w:rPr>
        <w:t>0</w:t>
      </w:r>
    </w:p>
    <w:bookmarkEnd w:id="173"/>
    <w:bookmarkEnd w:id="174"/>
    <w:bookmarkEnd w:id="175"/>
    <w:bookmarkEnd w:id="176"/>
    <w:bookmarkEnd w:id="177"/>
    <w:bookmarkEnd w:id="178"/>
    <w:bookmarkEnd w:id="179"/>
    <w:bookmarkEnd w:id="180"/>
    <w:bookmarkEnd w:id="181"/>
    <w:bookmarkEnd w:id="182"/>
    <w:bookmarkEnd w:id="183"/>
    <w:bookmarkEnd w:id="184"/>
    <w:bookmarkEnd w:id="185"/>
    <w:bookmarkEnd w:id="186"/>
    <w:bookmarkEnd w:id="187"/>
    <w:bookmarkEnd w:id="188"/>
    <w:bookmarkEnd w:id="189"/>
    <w:bookmarkEnd w:id="190"/>
    <w:bookmarkEnd w:id="191"/>
    <w:bookmarkEnd w:id="192"/>
    <w:bookmarkEnd w:id="193"/>
    <w:bookmarkEnd w:id="194"/>
    <w:bookmarkEnd w:id="195"/>
    <w:bookmarkEnd w:id="196"/>
    <w:bookmarkEnd w:id="197"/>
    <w:bookmarkEnd w:id="198"/>
    <w:bookmarkEnd w:id="199"/>
    <w:bookmarkEnd w:id="200"/>
    <w:bookmarkEnd w:id="201"/>
    <w:bookmarkEnd w:id="202"/>
    <w:bookmarkEnd w:id="203"/>
    <w:bookmarkEnd w:id="204"/>
    <w:bookmarkEnd w:id="205"/>
    <w:bookmarkEnd w:id="206"/>
    <w:bookmarkEnd w:id="207"/>
    <w:bookmarkEnd w:id="208"/>
    <w:bookmarkEnd w:id="209"/>
    <w:bookmarkEnd w:id="210"/>
    <w:bookmarkEnd w:id="211"/>
    <w:bookmarkEnd w:id="212"/>
    <w:bookmarkEnd w:id="213"/>
    <w:bookmarkEnd w:id="214"/>
    <w:bookmarkEnd w:id="215"/>
    <w:bookmarkEnd w:id="216"/>
    <w:bookmarkEnd w:id="217"/>
    <w:bookmarkEnd w:id="218"/>
    <w:bookmarkEnd w:id="219"/>
    <w:bookmarkEnd w:id="220"/>
    <w:bookmarkEnd w:id="221"/>
    <w:bookmarkEnd w:id="222"/>
    <w:bookmarkEnd w:id="223"/>
    <w:bookmarkEnd w:id="224"/>
    <w:bookmarkEnd w:id="225"/>
    <w:bookmarkEnd w:id="226"/>
    <w:bookmarkEnd w:id="227"/>
    <w:bookmarkEnd w:id="228"/>
    <w:bookmarkEnd w:id="229"/>
    <w:bookmarkEnd w:id="230"/>
    <w:bookmarkEnd w:id="231"/>
    <w:bookmarkEnd w:id="232"/>
    <w:bookmarkEnd w:id="233"/>
    <w:bookmarkEnd w:id="234"/>
    <w:bookmarkEnd w:id="235"/>
    <w:bookmarkEnd w:id="236"/>
    <w:bookmarkEnd w:id="237"/>
    <w:bookmarkEnd w:id="238"/>
    <w:bookmarkEnd w:id="239"/>
    <w:bookmarkEnd w:id="240"/>
    <w:bookmarkEnd w:id="241"/>
    <w:p w14:paraId="108EA49B" w14:textId="77777777" w:rsidR="00F73136" w:rsidRPr="0038205D" w:rsidRDefault="00F73136" w:rsidP="00C06230">
      <w:pPr>
        <w:widowControl/>
        <w:spacing w:line="360" w:lineRule="auto"/>
        <w:jc w:val="left"/>
        <w:rPr>
          <w:rFonts w:ascii="Book Antiqua" w:eastAsia="宋体" w:hAnsi="Book Antiqua" w:cs="宋体"/>
          <w:kern w:val="0"/>
          <w:sz w:val="24"/>
          <w:szCs w:val="24"/>
        </w:rPr>
      </w:pPr>
    </w:p>
    <w:bookmarkEnd w:id="242"/>
    <w:bookmarkEnd w:id="243"/>
    <w:p w14:paraId="6B4A7DA9" w14:textId="46B2AE07" w:rsidR="00F73136" w:rsidRPr="0038205D" w:rsidRDefault="00F73136" w:rsidP="00C06230">
      <w:pPr>
        <w:widowControl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38205D">
        <w:rPr>
          <w:rFonts w:ascii="Book Antiqua" w:hAnsi="Book Antiqua" w:cs="Times New Roman"/>
          <w:color w:val="000000" w:themeColor="text1"/>
          <w:sz w:val="24"/>
          <w:szCs w:val="24"/>
        </w:rPr>
        <w:br w:type="page"/>
      </w:r>
    </w:p>
    <w:p w14:paraId="6F14B3CC" w14:textId="3C1EB073" w:rsidR="00963B4D" w:rsidRPr="0038205D" w:rsidRDefault="00963B4D" w:rsidP="00C06230">
      <w:pPr>
        <w:pageBreakBefore/>
        <w:spacing w:line="360" w:lineRule="auto"/>
        <w:jc w:val="left"/>
        <w:rPr>
          <w:rFonts w:ascii="Book Antiqua" w:hAnsi="Book Antiqua"/>
          <w:b/>
          <w:color w:val="000000" w:themeColor="text1"/>
          <w:sz w:val="24"/>
          <w:szCs w:val="24"/>
        </w:rPr>
      </w:pPr>
      <w:r w:rsidRPr="0038205D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 xml:space="preserve">Table 1 Demographic and </w:t>
      </w:r>
      <w:r w:rsidR="00000840" w:rsidRPr="0038205D">
        <w:rPr>
          <w:rFonts w:ascii="Book Antiqua" w:hAnsi="Book Antiqua"/>
          <w:b/>
          <w:color w:val="000000" w:themeColor="text1"/>
          <w:sz w:val="24"/>
          <w:szCs w:val="24"/>
        </w:rPr>
        <w:t>clinical characteristics of 291 patients</w:t>
      </w:r>
    </w:p>
    <w:tbl>
      <w:tblPr>
        <w:tblW w:w="9073" w:type="dxa"/>
        <w:jc w:val="center"/>
        <w:tblLayout w:type="fixed"/>
        <w:tblLook w:val="0420" w:firstRow="1" w:lastRow="0" w:firstColumn="0" w:lastColumn="0" w:noHBand="0" w:noVBand="1"/>
      </w:tblPr>
      <w:tblGrid>
        <w:gridCol w:w="4678"/>
        <w:gridCol w:w="1701"/>
        <w:gridCol w:w="1701"/>
        <w:gridCol w:w="993"/>
      </w:tblGrid>
      <w:tr w:rsidR="0085511C" w:rsidRPr="0038205D" w14:paraId="3ADDA0EC" w14:textId="77777777" w:rsidTr="00000840">
        <w:trPr>
          <w:trHeight w:val="567"/>
          <w:jc w:val="center"/>
        </w:trPr>
        <w:tc>
          <w:tcPr>
            <w:tcW w:w="46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8428A1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BB8DDF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38205D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Blumgart</w:t>
            </w:r>
            <w:proofErr w:type="spellEnd"/>
            <w:r w:rsidRPr="0038205D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anastomosi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E2904E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Embedded anastomosis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6AD2128" w14:textId="02D9DDE9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/>
                <w:bCs/>
                <w:i/>
                <w:iCs/>
                <w:color w:val="000000" w:themeColor="text1"/>
                <w:sz w:val="24"/>
                <w:szCs w:val="24"/>
              </w:rPr>
              <w:t>P</w:t>
            </w:r>
            <w:r w:rsidR="00421909" w:rsidRPr="0038205D">
              <w:rPr>
                <w:rFonts w:ascii="Book Antiqua" w:hAnsi="Book Antiqua"/>
                <w:b/>
                <w:bCs/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  <w:r w:rsidR="00A10310" w:rsidRPr="0038205D">
              <w:rPr>
                <w:rFonts w:ascii="Book Antiqua" w:hAnsi="Book Antiqua"/>
                <w:b/>
                <w:bCs/>
                <w:iCs/>
                <w:color w:val="000000" w:themeColor="text1"/>
                <w:sz w:val="24"/>
                <w:szCs w:val="24"/>
              </w:rPr>
              <w:t>-</w:t>
            </w:r>
            <w:proofErr w:type="spellStart"/>
            <w:r w:rsidR="00421909" w:rsidRPr="0038205D">
              <w:rPr>
                <w:rFonts w:ascii="Book Antiqua" w:hAnsi="Book Antiqua"/>
                <w:b/>
                <w:bCs/>
                <w:iCs/>
                <w:color w:val="000000" w:themeColor="text1"/>
                <w:sz w:val="24"/>
                <w:szCs w:val="24"/>
              </w:rPr>
              <w:t>alue</w:t>
            </w:r>
            <w:proofErr w:type="spellEnd"/>
          </w:p>
        </w:tc>
      </w:tr>
      <w:tr w:rsidR="0085511C" w:rsidRPr="0038205D" w14:paraId="735F4F71" w14:textId="77777777" w:rsidTr="00000840">
        <w:trPr>
          <w:trHeight w:val="567"/>
          <w:jc w:val="center"/>
        </w:trPr>
        <w:tc>
          <w:tcPr>
            <w:tcW w:w="467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37349B6" w14:textId="338015CE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N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o.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="00A1031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of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atients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8DFAC0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0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7D6508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90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3DBD3F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85511C" w:rsidRPr="0038205D" w14:paraId="7F75EBB4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  <w:hideMark/>
          </w:tcPr>
          <w:p w14:paraId="2A77A268" w14:textId="246B159C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Age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SE, </w:t>
            </w: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A9E291A" w14:textId="0DFF5A33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3.28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.35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09BA290" w14:textId="225638AC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4.54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.81</w:t>
            </w:r>
          </w:p>
        </w:tc>
        <w:tc>
          <w:tcPr>
            <w:tcW w:w="993" w:type="dxa"/>
            <w:shd w:val="clear" w:color="auto" w:fill="auto"/>
            <w:vAlign w:val="center"/>
            <w:hideMark/>
          </w:tcPr>
          <w:p w14:paraId="5DB8392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584</w:t>
            </w:r>
          </w:p>
        </w:tc>
      </w:tr>
      <w:tr w:rsidR="0085511C" w:rsidRPr="0038205D" w14:paraId="78CAF55D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  <w:hideMark/>
          </w:tcPr>
          <w:p w14:paraId="69E0445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x (male/female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BAB73E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09/92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B89859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1/49</w:t>
            </w:r>
          </w:p>
        </w:tc>
        <w:tc>
          <w:tcPr>
            <w:tcW w:w="993" w:type="dxa"/>
            <w:shd w:val="clear" w:color="auto" w:fill="auto"/>
            <w:vAlign w:val="center"/>
            <w:hideMark/>
          </w:tcPr>
          <w:p w14:paraId="45D789B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172</w:t>
            </w:r>
          </w:p>
        </w:tc>
      </w:tr>
      <w:tr w:rsidR="0085511C" w:rsidRPr="0038205D" w14:paraId="77A36488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1D33E05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Past medical history, </w:t>
            </w:r>
            <w:r w:rsidRPr="0038205D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A32C85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393D98A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0B16756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85511C" w:rsidRPr="0038205D" w14:paraId="383E1CAC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  <w:hideMark/>
          </w:tcPr>
          <w:p w14:paraId="5254AD5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Diabetes mellitus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58BC1A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0 (19.9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D90B04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0 (22.2)</w:t>
            </w:r>
          </w:p>
        </w:tc>
        <w:tc>
          <w:tcPr>
            <w:tcW w:w="993" w:type="dxa"/>
            <w:shd w:val="clear" w:color="auto" w:fill="auto"/>
            <w:vAlign w:val="center"/>
            <w:hideMark/>
          </w:tcPr>
          <w:p w14:paraId="22C69B3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652</w:t>
            </w:r>
          </w:p>
        </w:tc>
      </w:tr>
      <w:tr w:rsidR="0085511C" w:rsidRPr="0038205D" w14:paraId="1BEEAB5A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41DEBE1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Cholecystolithiasis</w:t>
            </w:r>
            <w:proofErr w:type="spellEnd"/>
          </w:p>
        </w:tc>
        <w:tc>
          <w:tcPr>
            <w:tcW w:w="1701" w:type="dxa"/>
            <w:shd w:val="clear" w:color="auto" w:fill="auto"/>
            <w:vAlign w:val="center"/>
          </w:tcPr>
          <w:p w14:paraId="192F366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39 (19.4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346A9D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0 (22.2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8ED8AB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582</w:t>
            </w:r>
          </w:p>
        </w:tc>
      </w:tr>
      <w:tr w:rsidR="0085511C" w:rsidRPr="0038205D" w14:paraId="04E89EE1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2E30699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Cardiovascular diseas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250CF0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0 (24.9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12235D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8 (31.1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877BF0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269</w:t>
            </w:r>
          </w:p>
        </w:tc>
      </w:tr>
      <w:tr w:rsidR="0085511C" w:rsidRPr="0038205D" w14:paraId="4D3CE4C3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6B23D2B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Personal medical history, </w:t>
            </w:r>
            <w:r w:rsidRPr="0038205D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8577A1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2EF2B20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2FA44D7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85511C" w:rsidRPr="0038205D" w14:paraId="4BC237A0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3420E37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moking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CC2D87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97 (48.3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9F6583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0 (55.6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4AA2346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251</w:t>
            </w:r>
          </w:p>
        </w:tc>
      </w:tr>
      <w:tr w:rsidR="0085511C" w:rsidRPr="0038205D" w14:paraId="455E6FA7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74DCE2E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Drinking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8F9490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3 (26.4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E726EB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5 (27.8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370E945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803</w:t>
            </w:r>
          </w:p>
        </w:tc>
      </w:tr>
      <w:tr w:rsidR="0085511C" w:rsidRPr="0038205D" w14:paraId="48DE078E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52EE3887" w14:textId="60C8DC73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reoperative lab test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7FB6B3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234DAE9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7630CAB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85511C" w:rsidRPr="0038205D" w14:paraId="54E0DDBE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08D49F3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rum albumin, g/L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FEDBA07" w14:textId="664C8302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1.82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.54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E069AB3" w14:textId="6F290BE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0.50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.41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E699E0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552</w:t>
            </w:r>
          </w:p>
        </w:tc>
      </w:tr>
      <w:tr w:rsidR="0085511C" w:rsidRPr="0038205D" w14:paraId="1CA9AA3B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51A7A26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otal bilirubin, </w:t>
            </w: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μmol</w:t>
            </w:r>
            <w:proofErr w:type="spellEnd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/L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0D53B5" w14:textId="05B8AB61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69.53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3.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55112E2" w14:textId="46B161AC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4.87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5.1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24E308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510</w:t>
            </w:r>
          </w:p>
        </w:tc>
      </w:tr>
      <w:tr w:rsidR="0085511C" w:rsidRPr="0038205D" w14:paraId="0E7224F3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33F4497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Direct bilirubin, </w:t>
            </w: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μmol</w:t>
            </w:r>
            <w:proofErr w:type="spellEnd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/L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DB31E44" w14:textId="327EAE09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9.66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1.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B9CEDD9" w14:textId="0617699C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1.53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3.0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6E5D5AD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653</w:t>
            </w:r>
          </w:p>
        </w:tc>
      </w:tr>
      <w:tr w:rsidR="0085511C" w:rsidRPr="0038205D" w14:paraId="0CF753F3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4C003F1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Cancer antigen 19-9, U/L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08133C4" w14:textId="349794A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39.6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1.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7ABBAF3" w14:textId="377CD5F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48.5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3.9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522FC07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896</w:t>
            </w:r>
          </w:p>
        </w:tc>
      </w:tr>
      <w:tr w:rsidR="0085511C" w:rsidRPr="0038205D" w14:paraId="43A62447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075C4608" w14:textId="14BE09F0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Diameter of the mass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, cm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9F74F95" w14:textId="019F61CC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3.46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2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FB50D8D" w14:textId="05559B1E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3.06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00084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29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FD5AEF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314</w:t>
            </w:r>
          </w:p>
        </w:tc>
      </w:tr>
      <w:tr w:rsidR="0085511C" w:rsidRPr="0038205D" w14:paraId="720D420A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57CA9D0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ype of neoplasms, </w:t>
            </w:r>
            <w:r w:rsidRPr="0038205D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2F6B1D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  <w:vAlign w:val="center"/>
          </w:tcPr>
          <w:p w14:paraId="1D125E7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993" w:type="dxa"/>
            <w:shd w:val="clear" w:color="auto" w:fill="auto"/>
            <w:vAlign w:val="center"/>
          </w:tcPr>
          <w:p w14:paraId="64BE429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85511C" w:rsidRPr="0038205D" w14:paraId="348221BE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</w:tcPr>
          <w:p w14:paraId="01AB79C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ancreatic ductal adenocarcinoma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A6AF8B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37 (68.2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4D389C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65 (72.2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258675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489</w:t>
            </w:r>
          </w:p>
        </w:tc>
      </w:tr>
      <w:tr w:rsidR="0085511C" w:rsidRPr="0038205D" w14:paraId="26E8BA99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  <w:hideMark/>
          </w:tcPr>
          <w:p w14:paraId="7F55506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Intraductal</w:t>
            </w:r>
            <w:proofErr w:type="spellEnd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papillary mucinous neoplasm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6F9C20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6 (3.0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6964FB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 (2.2)</w:t>
            </w:r>
          </w:p>
        </w:tc>
        <w:tc>
          <w:tcPr>
            <w:tcW w:w="993" w:type="dxa"/>
            <w:shd w:val="clear" w:color="auto" w:fill="auto"/>
            <w:vAlign w:val="center"/>
            <w:hideMark/>
          </w:tcPr>
          <w:p w14:paraId="3F7C843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714</w:t>
            </w:r>
          </w:p>
        </w:tc>
      </w:tr>
      <w:tr w:rsidR="0085511C" w:rsidRPr="0038205D" w14:paraId="5182CFD6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  <w:hideMark/>
          </w:tcPr>
          <w:p w14:paraId="494B552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Cystic lesion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A0E7D4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0 (4.9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8E8EAE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 (4.4)</w:t>
            </w:r>
          </w:p>
        </w:tc>
        <w:tc>
          <w:tcPr>
            <w:tcW w:w="993" w:type="dxa"/>
            <w:shd w:val="clear" w:color="auto" w:fill="auto"/>
            <w:vAlign w:val="center"/>
            <w:hideMark/>
          </w:tcPr>
          <w:p w14:paraId="2A887F2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846</w:t>
            </w:r>
          </w:p>
        </w:tc>
      </w:tr>
      <w:tr w:rsidR="0085511C" w:rsidRPr="0038205D" w14:paraId="2DB49750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  <w:hideMark/>
          </w:tcPr>
          <w:p w14:paraId="226C285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Neuroendocrine tumor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A53BAF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6 (3.0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93956A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3 (3.3)</w:t>
            </w:r>
          </w:p>
        </w:tc>
        <w:tc>
          <w:tcPr>
            <w:tcW w:w="993" w:type="dxa"/>
            <w:shd w:val="clear" w:color="auto" w:fill="auto"/>
            <w:vAlign w:val="center"/>
            <w:hideMark/>
          </w:tcPr>
          <w:p w14:paraId="57BDF6D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875</w:t>
            </w:r>
          </w:p>
        </w:tc>
      </w:tr>
      <w:tr w:rsidR="0085511C" w:rsidRPr="0038205D" w14:paraId="51D69CB2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  <w:hideMark/>
          </w:tcPr>
          <w:p w14:paraId="041DAAC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olid-</w:t>
            </w: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seudopapillary</w:t>
            </w:r>
            <w:proofErr w:type="spellEnd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tumor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12DA8E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3 (6.5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4FB47AA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6 (6.7)</w:t>
            </w:r>
          </w:p>
        </w:tc>
        <w:tc>
          <w:tcPr>
            <w:tcW w:w="993" w:type="dxa"/>
            <w:shd w:val="clear" w:color="auto" w:fill="auto"/>
            <w:vAlign w:val="center"/>
            <w:hideMark/>
          </w:tcPr>
          <w:p w14:paraId="59D169D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950</w:t>
            </w:r>
          </w:p>
        </w:tc>
      </w:tr>
      <w:tr w:rsidR="0085511C" w:rsidRPr="0038205D" w14:paraId="49FF35BB" w14:textId="77777777" w:rsidTr="00000840">
        <w:trPr>
          <w:trHeight w:val="567"/>
          <w:jc w:val="center"/>
        </w:trPr>
        <w:tc>
          <w:tcPr>
            <w:tcW w:w="4678" w:type="dxa"/>
            <w:shd w:val="clear" w:color="auto" w:fill="auto"/>
            <w:vAlign w:val="center"/>
            <w:hideMark/>
          </w:tcPr>
          <w:p w14:paraId="314643F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lastRenderedPageBreak/>
              <w:t>Pancreatitis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FAA126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0 (4.9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A90D1A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 (5.6)</w:t>
            </w:r>
          </w:p>
        </w:tc>
        <w:tc>
          <w:tcPr>
            <w:tcW w:w="993" w:type="dxa"/>
            <w:shd w:val="clear" w:color="auto" w:fill="auto"/>
            <w:vAlign w:val="center"/>
            <w:hideMark/>
          </w:tcPr>
          <w:p w14:paraId="50C8FF8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837</w:t>
            </w:r>
          </w:p>
        </w:tc>
      </w:tr>
      <w:tr w:rsidR="00963B4D" w:rsidRPr="0038205D" w14:paraId="49E330BE" w14:textId="77777777" w:rsidTr="00000840">
        <w:trPr>
          <w:trHeight w:val="567"/>
          <w:jc w:val="center"/>
        </w:trPr>
        <w:tc>
          <w:tcPr>
            <w:tcW w:w="467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EBD2B6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Others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374B3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9 (9.5)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64E32C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 (5.6)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1000C4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266</w:t>
            </w:r>
          </w:p>
        </w:tc>
      </w:tr>
    </w:tbl>
    <w:p w14:paraId="3842E2BB" w14:textId="17E84C95" w:rsidR="001C2005" w:rsidRPr="0038205D" w:rsidRDefault="001C2005" w:rsidP="00C06230">
      <w:pPr>
        <w:spacing w:line="360" w:lineRule="auto"/>
        <w:jc w:val="left"/>
        <w:rPr>
          <w:rFonts w:ascii="Book Antiqua" w:hAnsi="Book Antiqua"/>
          <w:color w:val="000000" w:themeColor="text1"/>
          <w:kern w:val="0"/>
          <w:sz w:val="24"/>
          <w:szCs w:val="24"/>
        </w:rPr>
      </w:pPr>
    </w:p>
    <w:p w14:paraId="42E2F546" w14:textId="25FF451C" w:rsidR="00963B4D" w:rsidRPr="0038205D" w:rsidRDefault="001C2005" w:rsidP="00C06230">
      <w:pPr>
        <w:widowControl/>
        <w:jc w:val="left"/>
        <w:rPr>
          <w:rFonts w:ascii="Book Antiqua" w:hAnsi="Book Antiqua"/>
          <w:color w:val="000000" w:themeColor="text1"/>
          <w:kern w:val="0"/>
          <w:sz w:val="24"/>
          <w:szCs w:val="24"/>
        </w:rPr>
      </w:pPr>
      <w:r w:rsidRPr="0038205D">
        <w:rPr>
          <w:rFonts w:ascii="Book Antiqua" w:hAnsi="Book Antiqua"/>
          <w:color w:val="000000" w:themeColor="text1"/>
          <w:kern w:val="0"/>
          <w:sz w:val="24"/>
          <w:szCs w:val="24"/>
        </w:rPr>
        <w:br w:type="page"/>
      </w:r>
    </w:p>
    <w:p w14:paraId="7900E83C" w14:textId="53D15ADF" w:rsidR="00963B4D" w:rsidRPr="0038205D" w:rsidRDefault="00963B4D" w:rsidP="00C06230">
      <w:pPr>
        <w:pageBreakBefore/>
        <w:spacing w:line="360" w:lineRule="auto"/>
        <w:jc w:val="left"/>
        <w:rPr>
          <w:rFonts w:ascii="Book Antiqua" w:hAnsi="Book Antiqua"/>
          <w:color w:val="000000" w:themeColor="text1"/>
          <w:sz w:val="24"/>
          <w:szCs w:val="24"/>
        </w:rPr>
      </w:pPr>
      <w:r w:rsidRPr="0038205D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 xml:space="preserve">Table 2 Intraoperative and </w:t>
      </w:r>
      <w:r w:rsidR="001C2005" w:rsidRPr="0038205D">
        <w:rPr>
          <w:rFonts w:ascii="Book Antiqua" w:hAnsi="Book Antiqua"/>
          <w:b/>
          <w:color w:val="000000" w:themeColor="text1"/>
          <w:sz w:val="24"/>
          <w:szCs w:val="24"/>
        </w:rPr>
        <w:t>perioperative status</w:t>
      </w:r>
      <w:r w:rsidR="00A10310" w:rsidRPr="0038205D">
        <w:rPr>
          <w:rFonts w:ascii="Book Antiqua" w:hAnsi="Book Antiqua"/>
          <w:b/>
          <w:color w:val="000000" w:themeColor="text1"/>
          <w:sz w:val="24"/>
          <w:szCs w:val="24"/>
        </w:rPr>
        <w:t>es</w:t>
      </w:r>
    </w:p>
    <w:tbl>
      <w:tblPr>
        <w:tblW w:w="9498" w:type="dxa"/>
        <w:jc w:val="center"/>
        <w:tblLayout w:type="fixed"/>
        <w:tblLook w:val="0420" w:firstRow="1" w:lastRow="0" w:firstColumn="0" w:lastColumn="0" w:noHBand="0" w:noVBand="1"/>
      </w:tblPr>
      <w:tblGrid>
        <w:gridCol w:w="2552"/>
        <w:gridCol w:w="2552"/>
        <w:gridCol w:w="1701"/>
        <w:gridCol w:w="1701"/>
        <w:gridCol w:w="992"/>
      </w:tblGrid>
      <w:tr w:rsidR="0085511C" w:rsidRPr="0038205D" w14:paraId="77D130F1" w14:textId="77777777" w:rsidTr="001C2005">
        <w:trPr>
          <w:trHeight w:val="567"/>
          <w:jc w:val="center"/>
        </w:trPr>
        <w:tc>
          <w:tcPr>
            <w:tcW w:w="510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2DA50DD" w14:textId="6BE4D75C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C5D0CE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proofErr w:type="spellStart"/>
            <w:r w:rsidRPr="0038205D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Blumgart</w:t>
            </w:r>
            <w:proofErr w:type="spellEnd"/>
            <w:r w:rsidRPr="0038205D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 xml:space="preserve"> anastomosi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8C57D0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  <w:t>Embedded anastomosi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B5A0726" w14:textId="7B22D522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/>
                <w:bCs/>
                <w:i/>
                <w:iCs/>
                <w:color w:val="000000" w:themeColor="text1"/>
                <w:sz w:val="24"/>
                <w:szCs w:val="24"/>
              </w:rPr>
              <w:t>P</w:t>
            </w:r>
            <w:r w:rsidR="00A10310" w:rsidRPr="0038205D">
              <w:rPr>
                <w:rFonts w:ascii="Book Antiqua" w:hAnsi="Book Antiqua"/>
                <w:b/>
                <w:bCs/>
                <w:iCs/>
                <w:color w:val="000000" w:themeColor="text1"/>
                <w:sz w:val="24"/>
                <w:szCs w:val="24"/>
              </w:rPr>
              <w:t>-</w:t>
            </w:r>
            <w:r w:rsidR="00BF3E96" w:rsidRPr="0038205D">
              <w:rPr>
                <w:rFonts w:ascii="Book Antiqua" w:hAnsi="Book Antiqua"/>
                <w:b/>
                <w:bCs/>
                <w:iCs/>
                <w:color w:val="000000" w:themeColor="text1"/>
                <w:sz w:val="24"/>
                <w:szCs w:val="24"/>
              </w:rPr>
              <w:t>value</w:t>
            </w:r>
          </w:p>
        </w:tc>
      </w:tr>
      <w:tr w:rsidR="0085511C" w:rsidRPr="0038205D" w14:paraId="7478D2DB" w14:textId="77777777" w:rsidTr="001C2005">
        <w:trPr>
          <w:trHeight w:val="567"/>
          <w:jc w:val="center"/>
        </w:trPr>
        <w:tc>
          <w:tcPr>
            <w:tcW w:w="5104" w:type="dxa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F4F7C5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Intraoperative results, </w:t>
            </w:r>
            <w:r w:rsidRPr="0038205D">
              <w:rPr>
                <w:rFonts w:ascii="Book Antiqua" w:hAnsi="Book Antiqua"/>
                <w:bCs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76314D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F243FA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CAA8338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85511C" w:rsidRPr="0038205D" w14:paraId="01A40BA0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  <w:hideMark/>
          </w:tcPr>
          <w:p w14:paraId="5A3E21C1" w14:textId="61E24CF4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No. </w:t>
            </w:r>
            <w:r w:rsidR="00A1031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of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atients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1CA1CF3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01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0698471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90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14:paraId="1AEC988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85511C" w:rsidRPr="0038205D" w14:paraId="79D40083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0D5E9C6B" w14:textId="66FB1F3D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Operation time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M, min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1A37D8F" w14:textId="2EA8EC1F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343.5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3.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81476E7" w14:textId="758ACCF8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50.0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0.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4227AF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  <w:t>0.028</w:t>
            </w:r>
          </w:p>
        </w:tc>
      </w:tr>
      <w:tr w:rsidR="0085511C" w:rsidRPr="0038205D" w14:paraId="4CB97625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552496ED" w14:textId="0E53582A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Blood loss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, m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L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7BEED51" w14:textId="634F185C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641</w:t>
            </w:r>
            <w:bookmarkStart w:id="245" w:name="OLE_LINK2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.4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bookmarkEnd w:id="245"/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65.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2A339DA" w14:textId="30A4EA09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866.7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02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AEF631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  <w:t>0.073</w:t>
            </w:r>
          </w:p>
        </w:tc>
      </w:tr>
      <w:tr w:rsidR="0085511C" w:rsidRPr="0038205D" w14:paraId="29E8EA6A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01F64EF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Blood transfusion, </w:t>
            </w:r>
            <w:r w:rsidRPr="0038205D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1405EA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76 (37.8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D7C0F5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44 (48.9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B65C2A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  <w:t>0.077</w:t>
            </w:r>
          </w:p>
        </w:tc>
      </w:tr>
      <w:tr w:rsidR="0085511C" w:rsidRPr="0038205D" w14:paraId="79A13B51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6775C05E" w14:textId="41AF2739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Diameter of </w:t>
            </w:r>
            <w:r w:rsidR="00A1031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he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ancreatic duct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, mm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B61CA83" w14:textId="0ED69B61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.50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7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1A2E0CD" w14:textId="10B91F7D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.85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15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096F0D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  <w:t>0.687</w:t>
            </w:r>
          </w:p>
        </w:tc>
      </w:tr>
      <w:tr w:rsidR="0085511C" w:rsidRPr="0038205D" w14:paraId="5E3E3C9F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057A8071" w14:textId="3F3F002D" w:rsidR="001D2939" w:rsidRPr="0038205D" w:rsidRDefault="00274970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Insertion of </w:t>
            </w:r>
            <w:r w:rsidR="00F804AA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ancreatic duct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stent, </w:t>
            </w:r>
            <w:r w:rsidRPr="0038205D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79E2D04" w14:textId="494059E2" w:rsidR="001D2939" w:rsidRPr="0038205D" w:rsidRDefault="006D080F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96 (</w:t>
            </w:r>
            <w:r w:rsidR="00565131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7.8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A31D49D" w14:textId="05A98254" w:rsidR="001D2939" w:rsidRPr="0038205D" w:rsidRDefault="006D080F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33 (</w:t>
            </w:r>
            <w:r w:rsidR="00565131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36.7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4B63C91" w14:textId="1D11C899" w:rsidR="001D2939" w:rsidRPr="0038205D" w:rsidRDefault="006D080F" w:rsidP="00C06230">
            <w:pPr>
              <w:spacing w:line="360" w:lineRule="auto"/>
              <w:jc w:val="left"/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  <w:t>0.079</w:t>
            </w:r>
          </w:p>
        </w:tc>
      </w:tr>
      <w:tr w:rsidR="0085511C" w:rsidRPr="0038205D" w14:paraId="5C8012E0" w14:textId="77777777" w:rsidTr="001C2005">
        <w:trPr>
          <w:trHeight w:val="567"/>
          <w:jc w:val="center"/>
        </w:trPr>
        <w:tc>
          <w:tcPr>
            <w:tcW w:w="2552" w:type="dxa"/>
            <w:vMerge w:val="restart"/>
            <w:shd w:val="clear" w:color="auto" w:fill="auto"/>
            <w:vAlign w:val="center"/>
          </w:tcPr>
          <w:p w14:paraId="396D97E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Texture of the pancreas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3C68332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oft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805E8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33 (16.4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BB638D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5 (16.7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8AEFF2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  <w:t>0.958</w:t>
            </w:r>
          </w:p>
        </w:tc>
      </w:tr>
      <w:tr w:rsidR="0085511C" w:rsidRPr="0038205D" w14:paraId="1753B07D" w14:textId="77777777" w:rsidTr="001C2005">
        <w:trPr>
          <w:trHeight w:val="567"/>
          <w:jc w:val="center"/>
        </w:trPr>
        <w:tc>
          <w:tcPr>
            <w:tcW w:w="2552" w:type="dxa"/>
            <w:vMerge/>
            <w:shd w:val="clear" w:color="auto" w:fill="auto"/>
            <w:vAlign w:val="center"/>
          </w:tcPr>
          <w:p w14:paraId="3860F7B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2552" w:type="dxa"/>
            <w:shd w:val="clear" w:color="auto" w:fill="auto"/>
            <w:vAlign w:val="center"/>
          </w:tcPr>
          <w:p w14:paraId="7B0AEC6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Tough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1B567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17 (58.2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CD0548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45 (50.0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F47249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  <w:t>0.194</w:t>
            </w:r>
          </w:p>
        </w:tc>
      </w:tr>
      <w:tr w:rsidR="0085511C" w:rsidRPr="0038205D" w14:paraId="56FA215B" w14:textId="77777777" w:rsidTr="001C2005">
        <w:trPr>
          <w:trHeight w:val="567"/>
          <w:jc w:val="center"/>
        </w:trPr>
        <w:tc>
          <w:tcPr>
            <w:tcW w:w="2552" w:type="dxa"/>
            <w:vMerge/>
            <w:shd w:val="clear" w:color="auto" w:fill="auto"/>
            <w:vAlign w:val="center"/>
          </w:tcPr>
          <w:p w14:paraId="00A67A2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2552" w:type="dxa"/>
            <w:shd w:val="clear" w:color="auto" w:fill="auto"/>
            <w:vAlign w:val="center"/>
          </w:tcPr>
          <w:p w14:paraId="0DA94D1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Har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2FE344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51 (25.4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29835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30 (33.3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CA0917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  <w:t>0.163</w:t>
            </w:r>
          </w:p>
        </w:tc>
      </w:tr>
      <w:tr w:rsidR="0085511C" w:rsidRPr="0038205D" w14:paraId="4BD86E46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  <w:hideMark/>
          </w:tcPr>
          <w:p w14:paraId="54DE7BB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Postoperative results, </w:t>
            </w:r>
            <w:r w:rsidRPr="0038205D">
              <w:rPr>
                <w:rFonts w:ascii="Book Antiqua" w:hAnsi="Book Antiqua"/>
                <w:bCs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63C3B1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7FB4FDD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992" w:type="dxa"/>
            <w:shd w:val="clear" w:color="auto" w:fill="auto"/>
            <w:vAlign w:val="center"/>
            <w:hideMark/>
          </w:tcPr>
          <w:p w14:paraId="5D7AD208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85511C" w:rsidRPr="0038205D" w14:paraId="36989874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  <w:hideMark/>
          </w:tcPr>
          <w:p w14:paraId="490B467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Mortality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09A8D82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 (0.5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433850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 (1.1)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14:paraId="5782237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560</w:t>
            </w:r>
          </w:p>
        </w:tc>
      </w:tr>
      <w:tr w:rsidR="0085511C" w:rsidRPr="0038205D" w14:paraId="7219581A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171D616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Reoperation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2E55E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2 (6.0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A3571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1 (12.2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64FE53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068</w:t>
            </w:r>
          </w:p>
        </w:tc>
      </w:tr>
      <w:tr w:rsidR="0085511C" w:rsidRPr="0038205D" w14:paraId="1C650FE8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  <w:hideMark/>
          </w:tcPr>
          <w:p w14:paraId="5155D7A7" w14:textId="025780FA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Overall complications (≥</w:t>
            </w: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Clavien</w:t>
            </w:r>
            <w:proofErr w:type="spellEnd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grade 3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53F056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24 (11.9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DBEEAD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24 (26.7)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14:paraId="6043998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002</w:t>
            </w:r>
          </w:p>
        </w:tc>
      </w:tr>
      <w:tr w:rsidR="0085511C" w:rsidRPr="0038205D" w14:paraId="5981F26D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6C1FFE89" w14:textId="778095D6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Duration of PJ drainage tube</w:t>
            </w:r>
            <w:r w:rsidR="00A1031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placement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, 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274C402" w14:textId="732DE50A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2.7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4904C7A" w14:textId="3E710103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7.4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.8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ED2D6A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031</w:t>
            </w:r>
          </w:p>
        </w:tc>
      </w:tr>
      <w:tr w:rsidR="0085511C" w:rsidRPr="0038205D" w14:paraId="2697CFEF" w14:textId="77777777" w:rsidTr="001C2005">
        <w:trPr>
          <w:trHeight w:val="567"/>
          <w:jc w:val="center"/>
        </w:trPr>
        <w:tc>
          <w:tcPr>
            <w:tcW w:w="2552" w:type="dxa"/>
            <w:vMerge w:val="restart"/>
            <w:shd w:val="clear" w:color="auto" w:fill="auto"/>
            <w:vAlign w:val="center"/>
          </w:tcPr>
          <w:p w14:paraId="693E220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ostoperative pancreatic fistula</w:t>
            </w:r>
          </w:p>
        </w:tc>
        <w:tc>
          <w:tcPr>
            <w:tcW w:w="2552" w:type="dxa"/>
            <w:shd w:val="clear" w:color="auto" w:fill="auto"/>
            <w:vAlign w:val="center"/>
          </w:tcPr>
          <w:p w14:paraId="0FAD407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Non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8FC73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05 (52.2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ADB421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40 (44.4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883E29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220</w:t>
            </w:r>
          </w:p>
        </w:tc>
      </w:tr>
      <w:tr w:rsidR="0085511C" w:rsidRPr="0038205D" w14:paraId="77291805" w14:textId="77777777" w:rsidTr="001C2005">
        <w:trPr>
          <w:trHeight w:val="567"/>
          <w:jc w:val="center"/>
        </w:trPr>
        <w:tc>
          <w:tcPr>
            <w:tcW w:w="2552" w:type="dxa"/>
            <w:vMerge/>
            <w:shd w:val="clear" w:color="auto" w:fill="auto"/>
            <w:vAlign w:val="center"/>
          </w:tcPr>
          <w:p w14:paraId="2910D5F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2552" w:type="dxa"/>
            <w:shd w:val="clear" w:color="auto" w:fill="auto"/>
            <w:vAlign w:val="center"/>
          </w:tcPr>
          <w:p w14:paraId="05EC81C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Biochemical leak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3A7E9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77 (38.3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8181B0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31 (34.4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FD2057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530</w:t>
            </w:r>
          </w:p>
        </w:tc>
      </w:tr>
      <w:tr w:rsidR="0085511C" w:rsidRPr="0038205D" w14:paraId="3120622F" w14:textId="77777777" w:rsidTr="001C2005">
        <w:trPr>
          <w:trHeight w:val="567"/>
          <w:jc w:val="center"/>
        </w:trPr>
        <w:tc>
          <w:tcPr>
            <w:tcW w:w="2552" w:type="dxa"/>
            <w:vMerge/>
            <w:shd w:val="clear" w:color="auto" w:fill="auto"/>
            <w:vAlign w:val="center"/>
          </w:tcPr>
          <w:p w14:paraId="7E8B7DE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2552" w:type="dxa"/>
            <w:shd w:val="clear" w:color="auto" w:fill="auto"/>
            <w:vAlign w:val="center"/>
          </w:tcPr>
          <w:p w14:paraId="486B3F6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Grade B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6CE6F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6 (8.0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DE5EF5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4 (15.6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91CCE3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049</w:t>
            </w:r>
          </w:p>
        </w:tc>
      </w:tr>
      <w:tr w:rsidR="0085511C" w:rsidRPr="0038205D" w14:paraId="666DFB84" w14:textId="77777777" w:rsidTr="001C2005">
        <w:trPr>
          <w:trHeight w:val="567"/>
          <w:jc w:val="center"/>
        </w:trPr>
        <w:tc>
          <w:tcPr>
            <w:tcW w:w="2552" w:type="dxa"/>
            <w:vMerge/>
            <w:shd w:val="clear" w:color="auto" w:fill="auto"/>
            <w:vAlign w:val="center"/>
          </w:tcPr>
          <w:p w14:paraId="42637A1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  <w:tc>
          <w:tcPr>
            <w:tcW w:w="2552" w:type="dxa"/>
            <w:shd w:val="clear" w:color="auto" w:fill="auto"/>
            <w:vAlign w:val="center"/>
          </w:tcPr>
          <w:p w14:paraId="7D50B0F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Grade C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BA17B9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3 (1.5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D0F794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5 (5.6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5AC19F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050</w:t>
            </w:r>
          </w:p>
        </w:tc>
      </w:tr>
      <w:tr w:rsidR="0085511C" w:rsidRPr="0038205D" w14:paraId="2EB4BAB7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2456D37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Abdominal bleeding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1FC48C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4 (7.0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6803F5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1 (12.2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10A2ED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140</w:t>
            </w:r>
          </w:p>
        </w:tc>
      </w:tr>
      <w:tr w:rsidR="0085511C" w:rsidRPr="0038205D" w14:paraId="4DFD6848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666BBDA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lastRenderedPageBreak/>
              <w:t>Intraperitoneal</w:t>
            </w:r>
            <w:proofErr w:type="spellEnd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infection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E57418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2 (6.0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78AE2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7 (7.8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4BEFD0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566</w:t>
            </w:r>
          </w:p>
        </w:tc>
      </w:tr>
      <w:tr w:rsidR="0085511C" w:rsidRPr="0038205D" w14:paraId="26954B8C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0D96663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Biliary fistula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DC914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5 (2.5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1BDC18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4 (4.4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7B56FF8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375</w:t>
            </w:r>
          </w:p>
        </w:tc>
      </w:tr>
      <w:tr w:rsidR="0085511C" w:rsidRPr="0038205D" w14:paraId="0A2F3A7E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  <w:hideMark/>
          </w:tcPr>
          <w:p w14:paraId="487FF427" w14:textId="71FBB888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Delayed gastric emptying (≥ISGPS grade B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6FC6622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34 (16.9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8B0077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20 (22.2)</w:t>
            </w:r>
          </w:p>
        </w:tc>
        <w:tc>
          <w:tcPr>
            <w:tcW w:w="992" w:type="dxa"/>
            <w:shd w:val="clear" w:color="auto" w:fill="auto"/>
            <w:vAlign w:val="center"/>
            <w:hideMark/>
          </w:tcPr>
          <w:p w14:paraId="041A90B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284</w:t>
            </w:r>
          </w:p>
        </w:tc>
      </w:tr>
      <w:tr w:rsidR="0085511C" w:rsidRPr="0038205D" w14:paraId="21D3F6EF" w14:textId="77777777" w:rsidTr="001C2005">
        <w:trPr>
          <w:trHeight w:val="567"/>
          <w:jc w:val="center"/>
        </w:trPr>
        <w:tc>
          <w:tcPr>
            <w:tcW w:w="5104" w:type="dxa"/>
            <w:gridSpan w:val="2"/>
            <w:shd w:val="clear" w:color="auto" w:fill="auto"/>
            <w:vAlign w:val="center"/>
          </w:tcPr>
          <w:p w14:paraId="50E39E1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Other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73563B3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21 (10.5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63EA77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  <w:t>12 (13.3)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CAB471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475</w:t>
            </w:r>
          </w:p>
        </w:tc>
      </w:tr>
      <w:tr w:rsidR="00963B4D" w:rsidRPr="0038205D" w14:paraId="21958CEE" w14:textId="77777777" w:rsidTr="001C2005">
        <w:trPr>
          <w:trHeight w:val="567"/>
          <w:jc w:val="center"/>
        </w:trPr>
        <w:tc>
          <w:tcPr>
            <w:tcW w:w="5104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BB4E8AB" w14:textId="1BAA024D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ostoperative hospitalization duration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, d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64ECAA7" w14:textId="00AE7814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1.9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.3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7C13D09" w14:textId="21C0C503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8.9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.3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B4F705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Cs/>
                <w:iCs/>
                <w:color w:val="000000" w:themeColor="text1"/>
                <w:sz w:val="24"/>
                <w:szCs w:val="24"/>
              </w:rPr>
              <w:t>0.020</w:t>
            </w:r>
          </w:p>
        </w:tc>
      </w:tr>
    </w:tbl>
    <w:p w14:paraId="014C3957" w14:textId="40905EEC" w:rsidR="00963B4D" w:rsidRPr="0038205D" w:rsidRDefault="000867D6" w:rsidP="00C06230">
      <w:pPr>
        <w:spacing w:line="360" w:lineRule="auto"/>
        <w:jc w:val="left"/>
        <w:rPr>
          <w:rFonts w:ascii="Book Antiqua" w:hAnsi="Book Antiqua"/>
          <w:color w:val="000000" w:themeColor="text1"/>
          <w:sz w:val="24"/>
          <w:szCs w:val="24"/>
        </w:rPr>
      </w:pPr>
      <w:r w:rsidRPr="0038205D">
        <w:rPr>
          <w:rFonts w:ascii="Book Antiqua" w:hAnsi="Book Antiqua"/>
          <w:color w:val="000000" w:themeColor="text1"/>
          <w:sz w:val="24"/>
          <w:szCs w:val="24"/>
        </w:rPr>
        <w:t xml:space="preserve">PJ: </w:t>
      </w:r>
      <w:proofErr w:type="spellStart"/>
      <w:r w:rsidR="001C2005" w:rsidRPr="0038205D">
        <w:rPr>
          <w:rFonts w:ascii="Book Antiqua" w:hAnsi="Book Antiqua"/>
          <w:color w:val="000000" w:themeColor="text1"/>
          <w:sz w:val="24"/>
          <w:szCs w:val="24"/>
        </w:rPr>
        <w:t>P</w:t>
      </w:r>
      <w:r w:rsidRPr="0038205D">
        <w:rPr>
          <w:rFonts w:ascii="Book Antiqua" w:hAnsi="Book Antiqua"/>
          <w:color w:val="000000" w:themeColor="text1"/>
          <w:sz w:val="24"/>
          <w:szCs w:val="24"/>
        </w:rPr>
        <w:t>ancreaticojejunostomy</w:t>
      </w:r>
      <w:proofErr w:type="spellEnd"/>
      <w:r w:rsidRPr="0038205D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; </w:t>
      </w:r>
      <w:r w:rsidRPr="0038205D">
        <w:rPr>
          <w:rFonts w:ascii="Book Antiqua" w:hAnsi="Book Antiqua"/>
          <w:color w:val="000000" w:themeColor="text1"/>
          <w:sz w:val="24"/>
          <w:szCs w:val="24"/>
        </w:rPr>
        <w:t xml:space="preserve">ISGPS: </w:t>
      </w:r>
      <w:r w:rsidRPr="0038205D">
        <w:rPr>
          <w:rFonts w:ascii="Book Antiqua" w:hAnsi="Book Antiqua"/>
          <w:color w:val="000000" w:themeColor="text1"/>
          <w:kern w:val="0"/>
          <w:sz w:val="24"/>
          <w:szCs w:val="24"/>
        </w:rPr>
        <w:t>International Study Group of Pancreatic Surgery.</w:t>
      </w:r>
      <w:r w:rsidR="001C2005" w:rsidRPr="0038205D">
        <w:rPr>
          <w:rFonts w:ascii="Book Antiqua" w:hAnsi="Book Antiqua" w:hint="eastAsia"/>
          <w:color w:val="000000" w:themeColor="text1"/>
          <w:sz w:val="24"/>
          <w:szCs w:val="24"/>
        </w:rPr>
        <w:t xml:space="preserve"> </w:t>
      </w:r>
      <w:r w:rsidRPr="0038205D">
        <w:rPr>
          <w:rFonts w:ascii="Book Antiqua" w:hAnsi="Book Antiqua"/>
          <w:color w:val="000000" w:themeColor="text1"/>
          <w:sz w:val="24"/>
          <w:szCs w:val="24"/>
        </w:rPr>
        <w:t xml:space="preserve">Others: </w:t>
      </w:r>
      <w:r w:rsidR="001C2005" w:rsidRPr="0038205D">
        <w:rPr>
          <w:rFonts w:ascii="Book Antiqua" w:hAnsi="Book Antiqua"/>
          <w:color w:val="000000" w:themeColor="text1"/>
          <w:sz w:val="24"/>
          <w:szCs w:val="24"/>
        </w:rPr>
        <w:t>T</w:t>
      </w:r>
      <w:r w:rsidRPr="0038205D">
        <w:rPr>
          <w:rFonts w:ascii="Book Antiqua" w:hAnsi="Book Antiqua"/>
          <w:color w:val="000000" w:themeColor="text1"/>
          <w:sz w:val="24"/>
          <w:szCs w:val="24"/>
        </w:rPr>
        <w:t xml:space="preserve">hromboembolism, aortic dissection, anastomotic fistula, </w:t>
      </w:r>
      <w:r w:rsidRPr="0038205D">
        <w:rPr>
          <w:rFonts w:ascii="Book Antiqua" w:hAnsi="Book Antiqua"/>
          <w:i/>
          <w:color w:val="000000" w:themeColor="text1"/>
          <w:sz w:val="24"/>
          <w:szCs w:val="24"/>
        </w:rPr>
        <w:t>etc</w:t>
      </w:r>
      <w:r w:rsidRPr="0038205D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65D51B36" w14:textId="77777777" w:rsidR="000867D6" w:rsidRPr="0038205D" w:rsidRDefault="000867D6" w:rsidP="00C06230">
      <w:pPr>
        <w:spacing w:line="360" w:lineRule="auto"/>
        <w:jc w:val="left"/>
        <w:rPr>
          <w:rFonts w:ascii="Book Antiqua" w:hAnsi="Book Antiqua"/>
          <w:color w:val="000000" w:themeColor="text1"/>
          <w:sz w:val="24"/>
          <w:szCs w:val="24"/>
        </w:rPr>
      </w:pPr>
    </w:p>
    <w:p w14:paraId="21B504C1" w14:textId="110E1889" w:rsidR="000867D6" w:rsidRPr="0038205D" w:rsidRDefault="000867D6" w:rsidP="00C06230">
      <w:pPr>
        <w:pageBreakBefore/>
        <w:spacing w:line="360" w:lineRule="auto"/>
        <w:jc w:val="left"/>
        <w:rPr>
          <w:rFonts w:ascii="Book Antiqua" w:hAnsi="Book Antiqua"/>
          <w:color w:val="000000" w:themeColor="text1"/>
          <w:sz w:val="24"/>
          <w:szCs w:val="24"/>
        </w:rPr>
      </w:pPr>
      <w:r w:rsidRPr="0038205D">
        <w:rPr>
          <w:rFonts w:ascii="Book Antiqua" w:hAnsi="Book Antiqua"/>
          <w:b/>
          <w:color w:val="000000" w:themeColor="text1"/>
          <w:sz w:val="24"/>
          <w:szCs w:val="24"/>
        </w:rPr>
        <w:lastRenderedPageBreak/>
        <w:t xml:space="preserve">Table 3 Information of the patients with </w:t>
      </w:r>
      <w:r w:rsidR="001C2005" w:rsidRPr="0038205D">
        <w:rPr>
          <w:rFonts w:ascii="Book Antiqua" w:hAnsi="Book Antiqua"/>
          <w:b/>
          <w:color w:val="000000" w:themeColor="text1"/>
          <w:sz w:val="24"/>
          <w:szCs w:val="24"/>
        </w:rPr>
        <w:t>postoperative pancreatic fistula</w:t>
      </w:r>
    </w:p>
    <w:tbl>
      <w:tblPr>
        <w:tblW w:w="8931" w:type="dxa"/>
        <w:jc w:val="center"/>
        <w:tblLayout w:type="fixed"/>
        <w:tblLook w:val="0420" w:firstRow="1" w:lastRow="0" w:firstColumn="0" w:lastColumn="0" w:noHBand="0" w:noVBand="1"/>
      </w:tblPr>
      <w:tblGrid>
        <w:gridCol w:w="4536"/>
        <w:gridCol w:w="1843"/>
        <w:gridCol w:w="1559"/>
        <w:gridCol w:w="993"/>
      </w:tblGrid>
      <w:tr w:rsidR="0085511C" w:rsidRPr="0038205D" w14:paraId="017D0A37" w14:textId="77777777" w:rsidTr="001C2005">
        <w:trPr>
          <w:trHeight w:val="567"/>
          <w:jc w:val="center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4407EE4" w14:textId="409FA52D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950EB31" w14:textId="60E31EB6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/>
                <w:color w:val="000000" w:themeColor="text1"/>
                <w:sz w:val="24"/>
                <w:szCs w:val="24"/>
              </w:rPr>
              <w:t>POPF (&lt;ISGPS grade B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05B6721" w14:textId="041E0CDB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  <w:lang w:val="de-DE"/>
              </w:rPr>
            </w:pPr>
            <w:r w:rsidRPr="0038205D">
              <w:rPr>
                <w:rFonts w:ascii="Book Antiqua" w:hAnsi="Book Antiqua"/>
                <w:b/>
                <w:color w:val="000000" w:themeColor="text1"/>
                <w:sz w:val="24"/>
                <w:szCs w:val="24"/>
                <w:lang w:val="de-DE"/>
              </w:rPr>
              <w:t>POPF (≥ISGPS grade B)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D903CE5" w14:textId="0FDFCDC8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b/>
                <w:bCs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b/>
                <w:bCs/>
                <w:i/>
                <w:iCs/>
                <w:color w:val="000000" w:themeColor="text1"/>
                <w:sz w:val="24"/>
                <w:szCs w:val="24"/>
              </w:rPr>
              <w:t>P</w:t>
            </w:r>
            <w:r w:rsidR="00A10310" w:rsidRPr="0038205D">
              <w:rPr>
                <w:rFonts w:ascii="Book Antiqua" w:hAnsi="Book Antiqua"/>
                <w:b/>
                <w:bCs/>
                <w:iCs/>
                <w:color w:val="000000" w:themeColor="text1"/>
                <w:sz w:val="24"/>
                <w:szCs w:val="24"/>
              </w:rPr>
              <w:t>-</w:t>
            </w:r>
            <w:r w:rsidR="00F66EE4" w:rsidRPr="0038205D">
              <w:rPr>
                <w:rFonts w:ascii="Book Antiqua" w:hAnsi="Book Antiqua"/>
                <w:b/>
                <w:bCs/>
                <w:iCs/>
                <w:color w:val="000000" w:themeColor="text1"/>
                <w:sz w:val="24"/>
                <w:szCs w:val="24"/>
              </w:rPr>
              <w:t>value</w:t>
            </w:r>
          </w:p>
        </w:tc>
      </w:tr>
      <w:tr w:rsidR="0085511C" w:rsidRPr="0038205D" w14:paraId="7861F92D" w14:textId="77777777" w:rsidTr="001C2005">
        <w:trPr>
          <w:trHeight w:val="567"/>
          <w:jc w:val="center"/>
        </w:trPr>
        <w:tc>
          <w:tcPr>
            <w:tcW w:w="453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4FD9E79" w14:textId="4E1A3E29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No. </w:t>
            </w:r>
            <w:r w:rsidR="00A1031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of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atients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0B54E2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53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6848E2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38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64ECED7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</w:p>
        </w:tc>
      </w:tr>
      <w:tr w:rsidR="0085511C" w:rsidRPr="0038205D" w14:paraId="5AB74444" w14:textId="77777777" w:rsidTr="001C2005">
        <w:trPr>
          <w:trHeight w:val="567"/>
          <w:jc w:val="center"/>
        </w:trPr>
        <w:tc>
          <w:tcPr>
            <w:tcW w:w="4536" w:type="dxa"/>
            <w:shd w:val="clear" w:color="auto" w:fill="auto"/>
            <w:vAlign w:val="center"/>
          </w:tcPr>
          <w:p w14:paraId="61A122D7" w14:textId="42156691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Age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SE, </w:t>
            </w: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yr</w:t>
            </w:r>
            <w:proofErr w:type="spellEnd"/>
          </w:p>
        </w:tc>
        <w:tc>
          <w:tcPr>
            <w:tcW w:w="1843" w:type="dxa"/>
            <w:shd w:val="clear" w:color="auto" w:fill="auto"/>
            <w:vAlign w:val="center"/>
          </w:tcPr>
          <w:p w14:paraId="7DC276BB" w14:textId="02388ABD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3.30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.1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851E1F7" w14:textId="7F8E7621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4.79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3.22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6856884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640</w:t>
            </w:r>
          </w:p>
        </w:tc>
      </w:tr>
      <w:tr w:rsidR="0085511C" w:rsidRPr="0038205D" w14:paraId="0FF19AD2" w14:textId="77777777" w:rsidTr="001C2005">
        <w:trPr>
          <w:trHeight w:val="567"/>
          <w:jc w:val="center"/>
        </w:trPr>
        <w:tc>
          <w:tcPr>
            <w:tcW w:w="4536" w:type="dxa"/>
            <w:shd w:val="clear" w:color="auto" w:fill="auto"/>
            <w:vAlign w:val="center"/>
          </w:tcPr>
          <w:p w14:paraId="43C2C62F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x (male/female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239DEFB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31/12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2BF7D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9/19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ED08100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839</w:t>
            </w:r>
          </w:p>
        </w:tc>
      </w:tr>
      <w:tr w:rsidR="0085511C" w:rsidRPr="0038205D" w14:paraId="3A245F1D" w14:textId="77777777" w:rsidTr="001C2005">
        <w:trPr>
          <w:trHeight w:val="567"/>
          <w:jc w:val="center"/>
        </w:trPr>
        <w:tc>
          <w:tcPr>
            <w:tcW w:w="4536" w:type="dxa"/>
            <w:shd w:val="clear" w:color="auto" w:fill="auto"/>
            <w:vAlign w:val="center"/>
          </w:tcPr>
          <w:p w14:paraId="42CD1825" w14:textId="17E6292E" w:rsidR="00963B4D" w:rsidRPr="0038205D" w:rsidRDefault="00A10310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Body </w:t>
            </w:r>
            <w:r w:rsidR="00963B4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mass index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="00963B4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="00963B4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, kg/m</w:t>
            </w:r>
            <w:r w:rsidR="00963B4D" w:rsidRPr="0038205D">
              <w:rPr>
                <w:rFonts w:ascii="Book Antiqua" w:hAnsi="Book Antiqua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1242393" w14:textId="7A2FC61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3.13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40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27599F6" w14:textId="5078B71B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3.84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87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4A0713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486</w:t>
            </w:r>
          </w:p>
        </w:tc>
      </w:tr>
      <w:tr w:rsidR="0085511C" w:rsidRPr="0038205D" w14:paraId="1B5F98B5" w14:textId="77777777" w:rsidTr="001C2005">
        <w:trPr>
          <w:trHeight w:val="567"/>
          <w:jc w:val="center"/>
        </w:trPr>
        <w:tc>
          <w:tcPr>
            <w:tcW w:w="4536" w:type="dxa"/>
            <w:shd w:val="clear" w:color="auto" w:fill="auto"/>
            <w:vAlign w:val="center"/>
          </w:tcPr>
          <w:p w14:paraId="2061B95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proofErr w:type="spellStart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Blumgart</w:t>
            </w:r>
            <w:proofErr w:type="spellEnd"/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anastomosis, </w:t>
            </w:r>
            <w:r w:rsidRPr="0038205D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0104EB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82 (71.9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CA7C174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9 (50.0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AB56138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006</w:t>
            </w:r>
          </w:p>
        </w:tc>
      </w:tr>
      <w:tr w:rsidR="0085511C" w:rsidRPr="0038205D" w14:paraId="702D5405" w14:textId="77777777" w:rsidTr="001C2005">
        <w:trPr>
          <w:trHeight w:val="567"/>
          <w:jc w:val="center"/>
        </w:trPr>
        <w:tc>
          <w:tcPr>
            <w:tcW w:w="4536" w:type="dxa"/>
            <w:shd w:val="clear" w:color="auto" w:fill="auto"/>
            <w:vAlign w:val="center"/>
          </w:tcPr>
          <w:p w14:paraId="3D7218DE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Hard pancreas, </w:t>
            </w:r>
            <w:r w:rsidRPr="0038205D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D30D091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75 (29.7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4BE354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6 (15.8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00F90A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076</w:t>
            </w:r>
          </w:p>
        </w:tc>
      </w:tr>
      <w:tr w:rsidR="0085511C" w:rsidRPr="0038205D" w14:paraId="4D5EDC51" w14:textId="77777777" w:rsidTr="001C2005">
        <w:trPr>
          <w:trHeight w:val="567"/>
          <w:jc w:val="center"/>
        </w:trPr>
        <w:tc>
          <w:tcPr>
            <w:tcW w:w="4536" w:type="dxa"/>
            <w:shd w:val="clear" w:color="auto" w:fill="auto"/>
            <w:vAlign w:val="center"/>
          </w:tcPr>
          <w:p w14:paraId="15FD3F9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Pancreatic malignancy, </w:t>
            </w:r>
            <w:r w:rsidRPr="0038205D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7DBAE8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79 (70.8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5782675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23 (60.5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6D68179D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204</w:t>
            </w:r>
          </w:p>
        </w:tc>
      </w:tr>
      <w:tr w:rsidR="0085511C" w:rsidRPr="0038205D" w14:paraId="173F8DDF" w14:textId="77777777" w:rsidTr="001C2005">
        <w:trPr>
          <w:trHeight w:val="567"/>
          <w:jc w:val="center"/>
        </w:trPr>
        <w:tc>
          <w:tcPr>
            <w:tcW w:w="4536" w:type="dxa"/>
            <w:shd w:val="clear" w:color="auto" w:fill="auto"/>
            <w:vAlign w:val="center"/>
          </w:tcPr>
          <w:p w14:paraId="4B36FA0C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Pancreatitis, </w:t>
            </w:r>
            <w:r w:rsidRPr="0038205D">
              <w:rPr>
                <w:rFonts w:ascii="Book Antiqua" w:hAnsi="Book Antiqua"/>
                <w:i/>
                <w:color w:val="000000" w:themeColor="text1"/>
                <w:sz w:val="24"/>
                <w:szCs w:val="24"/>
              </w:rPr>
              <w:t>n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(%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7238A69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4 (5.5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9818EC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 (2.6)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A4F175A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452</w:t>
            </w:r>
          </w:p>
        </w:tc>
      </w:tr>
      <w:tr w:rsidR="0085511C" w:rsidRPr="0038205D" w14:paraId="6DF3EF42" w14:textId="77777777" w:rsidTr="001C2005">
        <w:trPr>
          <w:trHeight w:val="567"/>
          <w:jc w:val="center"/>
        </w:trPr>
        <w:tc>
          <w:tcPr>
            <w:tcW w:w="4536" w:type="dxa"/>
            <w:shd w:val="clear" w:color="auto" w:fill="auto"/>
            <w:vAlign w:val="center"/>
          </w:tcPr>
          <w:p w14:paraId="7C3263FF" w14:textId="12FB4D46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Diameter of </w:t>
            </w:r>
            <w:r w:rsidR="00A10310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the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pancreatic duct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, mm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433327C" w14:textId="715AB1F2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5.42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3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249AD6" w14:textId="4E6A0F3C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4.65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30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3654CAC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131</w:t>
            </w:r>
          </w:p>
        </w:tc>
      </w:tr>
      <w:tr w:rsidR="0085511C" w:rsidRPr="0038205D" w14:paraId="21CEF56F" w14:textId="77777777" w:rsidTr="001C2005">
        <w:trPr>
          <w:trHeight w:val="567"/>
          <w:jc w:val="center"/>
        </w:trPr>
        <w:tc>
          <w:tcPr>
            <w:tcW w:w="453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22EB54E" w14:textId="6C82FC4A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Intraoperative blood loss, mean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E359ED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SE, m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L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4EE54C5" w14:textId="3E124F80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681.6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70.8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36BE78" w14:textId="695AA1DE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819.1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±</w:t>
            </w:r>
            <w:r w:rsidR="001C2005"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 xml:space="preserve"> </w:t>
            </w: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140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D35BE36" w14:textId="77777777" w:rsidR="00963B4D" w:rsidRPr="0038205D" w:rsidRDefault="00963B4D" w:rsidP="00C06230">
            <w:pPr>
              <w:spacing w:line="360" w:lineRule="auto"/>
              <w:jc w:val="left"/>
              <w:rPr>
                <w:rFonts w:ascii="Book Antiqua" w:hAnsi="Book Antiqua"/>
                <w:color w:val="000000" w:themeColor="text1"/>
                <w:sz w:val="24"/>
                <w:szCs w:val="24"/>
              </w:rPr>
            </w:pPr>
            <w:r w:rsidRPr="0038205D">
              <w:rPr>
                <w:rFonts w:ascii="Book Antiqua" w:hAnsi="Book Antiqua"/>
                <w:color w:val="000000" w:themeColor="text1"/>
                <w:sz w:val="24"/>
                <w:szCs w:val="24"/>
              </w:rPr>
              <w:t>0.347</w:t>
            </w:r>
          </w:p>
        </w:tc>
      </w:tr>
    </w:tbl>
    <w:p w14:paraId="75E40DB0" w14:textId="0013CDC9" w:rsidR="00963B4D" w:rsidRPr="0085511C" w:rsidRDefault="00C92CB1" w:rsidP="00C06230">
      <w:pPr>
        <w:spacing w:line="360" w:lineRule="auto"/>
        <w:jc w:val="left"/>
        <w:rPr>
          <w:rFonts w:ascii="Book Antiqua" w:hAnsi="Book Antiqua"/>
          <w:color w:val="000000" w:themeColor="text1"/>
          <w:sz w:val="24"/>
          <w:szCs w:val="24"/>
        </w:rPr>
      </w:pPr>
      <w:r w:rsidRPr="0038205D">
        <w:rPr>
          <w:rFonts w:ascii="Book Antiqua" w:hAnsi="Book Antiqua"/>
          <w:color w:val="000000" w:themeColor="text1"/>
          <w:sz w:val="24"/>
          <w:szCs w:val="24"/>
        </w:rPr>
        <w:t xml:space="preserve">POPF: </w:t>
      </w:r>
      <w:r w:rsidR="001C2005" w:rsidRPr="0038205D">
        <w:rPr>
          <w:rFonts w:ascii="Book Antiqua" w:hAnsi="Book Antiqua"/>
          <w:color w:val="000000" w:themeColor="text1"/>
          <w:sz w:val="24"/>
          <w:szCs w:val="24"/>
        </w:rPr>
        <w:t>P</w:t>
      </w:r>
      <w:r w:rsidR="00B63CE9" w:rsidRPr="0038205D">
        <w:rPr>
          <w:rFonts w:ascii="Book Antiqua" w:hAnsi="Book Antiqua"/>
          <w:color w:val="000000" w:themeColor="text1"/>
          <w:sz w:val="24"/>
          <w:szCs w:val="24"/>
        </w:rPr>
        <w:t>ostoperative pancreatic fistula</w:t>
      </w:r>
      <w:r w:rsidR="00963B4D" w:rsidRPr="0038205D">
        <w:rPr>
          <w:rFonts w:ascii="Book Antiqua" w:hAnsi="Book Antiqua"/>
          <w:color w:val="000000" w:themeColor="text1"/>
          <w:kern w:val="0"/>
          <w:sz w:val="24"/>
          <w:szCs w:val="24"/>
        </w:rPr>
        <w:t xml:space="preserve">; </w:t>
      </w:r>
      <w:r w:rsidR="00963B4D" w:rsidRPr="0038205D">
        <w:rPr>
          <w:rFonts w:ascii="Book Antiqua" w:hAnsi="Book Antiqua"/>
          <w:color w:val="000000" w:themeColor="text1"/>
          <w:sz w:val="24"/>
          <w:szCs w:val="24"/>
        </w:rPr>
        <w:t xml:space="preserve">ISGPS: </w:t>
      </w:r>
      <w:r w:rsidR="00963B4D" w:rsidRPr="0038205D">
        <w:rPr>
          <w:rFonts w:ascii="Book Antiqua" w:hAnsi="Book Antiqua"/>
          <w:color w:val="000000" w:themeColor="text1"/>
          <w:kern w:val="0"/>
          <w:sz w:val="24"/>
          <w:szCs w:val="24"/>
        </w:rPr>
        <w:t>International Study Group of Pancreatic Surgery.</w:t>
      </w:r>
    </w:p>
    <w:p w14:paraId="6E05B154" w14:textId="419E9940" w:rsidR="00963B4D" w:rsidRPr="0085511C" w:rsidRDefault="00963B4D" w:rsidP="00C06230">
      <w:pPr>
        <w:spacing w:line="360" w:lineRule="auto"/>
        <w:jc w:val="left"/>
        <w:rPr>
          <w:rFonts w:ascii="Book Antiqua" w:hAnsi="Book Antiqua" w:cs="Times New Roman"/>
          <w:color w:val="000000" w:themeColor="text1"/>
          <w:sz w:val="24"/>
          <w:szCs w:val="24"/>
        </w:rPr>
      </w:pPr>
    </w:p>
    <w:sectPr w:rsidR="00963B4D" w:rsidRPr="0085511C">
      <w:footerReference w:type="default" r:id="rId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10F4B7" w14:textId="77777777" w:rsidR="002C3436" w:rsidRDefault="002C3436" w:rsidP="00D47FF0">
      <w:r>
        <w:separator/>
      </w:r>
    </w:p>
  </w:endnote>
  <w:endnote w:type="continuationSeparator" w:id="0">
    <w:p w14:paraId="6049BE2A" w14:textId="77777777" w:rsidR="002C3436" w:rsidRDefault="002C3436" w:rsidP="00D47F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dvOTbc475f09">
    <w:altName w:val="Times New Roman"/>
    <w:panose1 w:val="00000000000000000000"/>
    <w:charset w:val="00"/>
    <w:family w:val="roman"/>
    <w:notTrueType/>
    <w:pitch w:val="default"/>
  </w:font>
  <w:font w:name="AdvOTbc475f09+20">
    <w:altName w:val="Times New Roman"/>
    <w:panose1 w:val="00000000000000000000"/>
    <w:charset w:val="00"/>
    <w:family w:val="roman"/>
    <w:notTrueType/>
    <w:pitch w:val="default"/>
  </w:font>
  <w:font w:name="AdvOTbc475f09+fb">
    <w:altName w:val="Times New Roman"/>
    <w:panose1 w:val="00000000000000000000"/>
    <w:charset w:val="00"/>
    <w:family w:val="roman"/>
    <w:notTrueType/>
    <w:pitch w:val="default"/>
  </w:font>
  <w:font w:name="AdvP4C4E51">
    <w:altName w:val="Times New Roman"/>
    <w:panose1 w:val="00000000000000000000"/>
    <w:charset w:val="00"/>
    <w:family w:val="roman"/>
    <w:notTrueType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ItalicMT">
    <w:charset w:val="00"/>
    <w:family w:val="auto"/>
    <w:pitch w:val="variable"/>
    <w:sig w:usb0="E0000AFF" w:usb1="00007843" w:usb2="00000001" w:usb3="00000000" w:csb0="000001BF" w:csb1="00000000"/>
  </w:font>
  <w:font w:name="Garamond-Bold">
    <w:charset w:val="00"/>
    <w:family w:val="auto"/>
    <w:pitch w:val="variable"/>
    <w:sig w:usb0="000002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AdvTimes">
    <w:altName w:val="MingLiU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11280095"/>
      <w:docPartObj>
        <w:docPartGallery w:val="Page Numbers (Bottom of Page)"/>
        <w:docPartUnique/>
      </w:docPartObj>
    </w:sdtPr>
    <w:sdtEndPr/>
    <w:sdtContent>
      <w:p w14:paraId="2A5FEBD7" w14:textId="704DC6D2" w:rsidR="004B283C" w:rsidRDefault="004B283C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8205D" w:rsidRPr="0038205D">
          <w:rPr>
            <w:noProof/>
            <w:lang w:val="zh-CN"/>
          </w:rPr>
          <w:t>25</w:t>
        </w:r>
        <w:r>
          <w:fldChar w:fldCharType="end"/>
        </w:r>
      </w:p>
    </w:sdtContent>
  </w:sdt>
  <w:p w14:paraId="3CE76388" w14:textId="77777777" w:rsidR="004B283C" w:rsidRDefault="004B283C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074EFA" w14:textId="77777777" w:rsidR="002C3436" w:rsidRDefault="002C3436" w:rsidP="00D47FF0">
      <w:r>
        <w:separator/>
      </w:r>
    </w:p>
  </w:footnote>
  <w:footnote w:type="continuationSeparator" w:id="0">
    <w:p w14:paraId="627FA8FA" w14:textId="77777777" w:rsidR="002C3436" w:rsidRDefault="002C3436" w:rsidP="00D47FF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1"/>
  <w:displayBackgroundShape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9ve0wf8dx0tiex0aqpze0s02df0pfwzs9z&quot;&gt;My EndNote Library&lt;record-ids&gt;&lt;item&gt;255&lt;/item&gt;&lt;item&gt;272&lt;/item&gt;&lt;item&gt;274&lt;/item&gt;&lt;item&gt;276&lt;/item&gt;&lt;item&gt;277&lt;/item&gt;&lt;item&gt;278&lt;/item&gt;&lt;item&gt;646&lt;/item&gt;&lt;item&gt;823&lt;/item&gt;&lt;item&gt;824&lt;/item&gt;&lt;item&gt;825&lt;/item&gt;&lt;item&gt;826&lt;/item&gt;&lt;item&gt;827&lt;/item&gt;&lt;item&gt;828&lt;/item&gt;&lt;item&gt;829&lt;/item&gt;&lt;item&gt;830&lt;/item&gt;&lt;item&gt;831&lt;/item&gt;&lt;item&gt;832&lt;/item&gt;&lt;item&gt;833&lt;/item&gt;&lt;item&gt;834&lt;/item&gt;&lt;item&gt;835&lt;/item&gt;&lt;item&gt;836&lt;/item&gt;&lt;item&gt;837&lt;/item&gt;&lt;item&gt;838&lt;/item&gt;&lt;item&gt;839&lt;/item&gt;&lt;item&gt;840&lt;/item&gt;&lt;item&gt;841&lt;/item&gt;&lt;item&gt;842&lt;/item&gt;&lt;item&gt;843&lt;/item&gt;&lt;item&gt;844&lt;/item&gt;&lt;item&gt;845&lt;/item&gt;&lt;item&gt;846&lt;/item&gt;&lt;item&gt;847&lt;/item&gt;&lt;item&gt;848&lt;/item&gt;&lt;item&gt;849&lt;/item&gt;&lt;item&gt;850&lt;/item&gt;&lt;item&gt;851&lt;/item&gt;&lt;item&gt;852&lt;/item&gt;&lt;item&gt;853&lt;/item&gt;&lt;item&gt;854&lt;/item&gt;&lt;item&gt;855&lt;/item&gt;&lt;item&gt;856&lt;/item&gt;&lt;item&gt;857&lt;/item&gt;&lt;item&gt;858&lt;/item&gt;&lt;item&gt;859&lt;/item&gt;&lt;item&gt;860&lt;/item&gt;&lt;item&gt;861&lt;/item&gt;&lt;item&gt;862&lt;/item&gt;&lt;item&gt;863&lt;/item&gt;&lt;item&gt;864&lt;/item&gt;&lt;item&gt;865&lt;/item&gt;&lt;item&gt;866&lt;/item&gt;&lt;item&gt;867&lt;/item&gt;&lt;item&gt;868&lt;/item&gt;&lt;item&gt;869&lt;/item&gt;&lt;item&gt;870&lt;/item&gt;&lt;item&gt;871&lt;/item&gt;&lt;/record-ids&gt;&lt;/item&gt;&lt;/Libraries&gt;"/>
  </w:docVars>
  <w:rsids>
    <w:rsidRoot w:val="00D47FF0"/>
    <w:rsid w:val="00000840"/>
    <w:rsid w:val="00000D84"/>
    <w:rsid w:val="00002564"/>
    <w:rsid w:val="000027B4"/>
    <w:rsid w:val="00010AB1"/>
    <w:rsid w:val="00014997"/>
    <w:rsid w:val="00015B3A"/>
    <w:rsid w:val="00017B1A"/>
    <w:rsid w:val="00020EAD"/>
    <w:rsid w:val="00021284"/>
    <w:rsid w:val="000244D5"/>
    <w:rsid w:val="00025DEC"/>
    <w:rsid w:val="00025F13"/>
    <w:rsid w:val="0002750E"/>
    <w:rsid w:val="00032717"/>
    <w:rsid w:val="0003622E"/>
    <w:rsid w:val="00043409"/>
    <w:rsid w:val="00045652"/>
    <w:rsid w:val="0004634B"/>
    <w:rsid w:val="000556EB"/>
    <w:rsid w:val="00055BFE"/>
    <w:rsid w:val="000617DB"/>
    <w:rsid w:val="00064C19"/>
    <w:rsid w:val="000661FD"/>
    <w:rsid w:val="00067D01"/>
    <w:rsid w:val="000707DC"/>
    <w:rsid w:val="000739BC"/>
    <w:rsid w:val="000749CF"/>
    <w:rsid w:val="0007541C"/>
    <w:rsid w:val="00076DF5"/>
    <w:rsid w:val="00077A6F"/>
    <w:rsid w:val="00080B10"/>
    <w:rsid w:val="00081A06"/>
    <w:rsid w:val="00082902"/>
    <w:rsid w:val="00084D3B"/>
    <w:rsid w:val="000867D6"/>
    <w:rsid w:val="0009344E"/>
    <w:rsid w:val="00093DA6"/>
    <w:rsid w:val="000941DB"/>
    <w:rsid w:val="00094713"/>
    <w:rsid w:val="00095C81"/>
    <w:rsid w:val="00096CA5"/>
    <w:rsid w:val="00097675"/>
    <w:rsid w:val="00097F24"/>
    <w:rsid w:val="000A1516"/>
    <w:rsid w:val="000A4504"/>
    <w:rsid w:val="000A5A9E"/>
    <w:rsid w:val="000A66DD"/>
    <w:rsid w:val="000B3E20"/>
    <w:rsid w:val="000B4E43"/>
    <w:rsid w:val="000B7F92"/>
    <w:rsid w:val="000C08AE"/>
    <w:rsid w:val="000C12EB"/>
    <w:rsid w:val="000C42BC"/>
    <w:rsid w:val="000C43F9"/>
    <w:rsid w:val="000C4842"/>
    <w:rsid w:val="000C7AEF"/>
    <w:rsid w:val="000D098A"/>
    <w:rsid w:val="000D2E84"/>
    <w:rsid w:val="000D4E9D"/>
    <w:rsid w:val="000D604A"/>
    <w:rsid w:val="000D615E"/>
    <w:rsid w:val="000D68ED"/>
    <w:rsid w:val="000E2B8B"/>
    <w:rsid w:val="000E6351"/>
    <w:rsid w:val="000E70B2"/>
    <w:rsid w:val="000F2169"/>
    <w:rsid w:val="000F60B9"/>
    <w:rsid w:val="000F768B"/>
    <w:rsid w:val="001019C4"/>
    <w:rsid w:val="00105ED4"/>
    <w:rsid w:val="00107618"/>
    <w:rsid w:val="00110448"/>
    <w:rsid w:val="0011143D"/>
    <w:rsid w:val="00111A75"/>
    <w:rsid w:val="00113AB6"/>
    <w:rsid w:val="00115319"/>
    <w:rsid w:val="00115AB6"/>
    <w:rsid w:val="0011680C"/>
    <w:rsid w:val="001279B0"/>
    <w:rsid w:val="00135C4C"/>
    <w:rsid w:val="001360D0"/>
    <w:rsid w:val="001369AA"/>
    <w:rsid w:val="001404E6"/>
    <w:rsid w:val="001414B2"/>
    <w:rsid w:val="0014221D"/>
    <w:rsid w:val="00144559"/>
    <w:rsid w:val="00144D5A"/>
    <w:rsid w:val="00144F5B"/>
    <w:rsid w:val="00145C95"/>
    <w:rsid w:val="00147193"/>
    <w:rsid w:val="00147BD9"/>
    <w:rsid w:val="00153FDF"/>
    <w:rsid w:val="00154999"/>
    <w:rsid w:val="00160C51"/>
    <w:rsid w:val="00162103"/>
    <w:rsid w:val="00165D90"/>
    <w:rsid w:val="00166305"/>
    <w:rsid w:val="00166743"/>
    <w:rsid w:val="001672A5"/>
    <w:rsid w:val="00170D16"/>
    <w:rsid w:val="00172834"/>
    <w:rsid w:val="00172FCB"/>
    <w:rsid w:val="00173484"/>
    <w:rsid w:val="0017500B"/>
    <w:rsid w:val="001760DE"/>
    <w:rsid w:val="00177E08"/>
    <w:rsid w:val="001801BA"/>
    <w:rsid w:val="00180983"/>
    <w:rsid w:val="00182144"/>
    <w:rsid w:val="00183F2D"/>
    <w:rsid w:val="001849FC"/>
    <w:rsid w:val="00186588"/>
    <w:rsid w:val="00191894"/>
    <w:rsid w:val="001941C8"/>
    <w:rsid w:val="00195426"/>
    <w:rsid w:val="00195A55"/>
    <w:rsid w:val="001A20C0"/>
    <w:rsid w:val="001A371C"/>
    <w:rsid w:val="001A3BBD"/>
    <w:rsid w:val="001A65A4"/>
    <w:rsid w:val="001A6720"/>
    <w:rsid w:val="001B1292"/>
    <w:rsid w:val="001C2005"/>
    <w:rsid w:val="001C3B30"/>
    <w:rsid w:val="001C480A"/>
    <w:rsid w:val="001C67D3"/>
    <w:rsid w:val="001C7095"/>
    <w:rsid w:val="001D2010"/>
    <w:rsid w:val="001D2939"/>
    <w:rsid w:val="001D3738"/>
    <w:rsid w:val="001D4084"/>
    <w:rsid w:val="001D5735"/>
    <w:rsid w:val="001D6893"/>
    <w:rsid w:val="001D6B75"/>
    <w:rsid w:val="001E1B66"/>
    <w:rsid w:val="001E43CB"/>
    <w:rsid w:val="001E4DE2"/>
    <w:rsid w:val="001E4DE4"/>
    <w:rsid w:val="001E7E2F"/>
    <w:rsid w:val="001F1471"/>
    <w:rsid w:val="001F3265"/>
    <w:rsid w:val="001F4B25"/>
    <w:rsid w:val="001F72A4"/>
    <w:rsid w:val="00200001"/>
    <w:rsid w:val="00200DB1"/>
    <w:rsid w:val="00201E20"/>
    <w:rsid w:val="00205006"/>
    <w:rsid w:val="002068A8"/>
    <w:rsid w:val="00206C43"/>
    <w:rsid w:val="0021107E"/>
    <w:rsid w:val="00211A56"/>
    <w:rsid w:val="00212859"/>
    <w:rsid w:val="0021311C"/>
    <w:rsid w:val="0021379D"/>
    <w:rsid w:val="00217ED5"/>
    <w:rsid w:val="0023219C"/>
    <w:rsid w:val="00233810"/>
    <w:rsid w:val="00233A1D"/>
    <w:rsid w:val="00234782"/>
    <w:rsid w:val="00234B9F"/>
    <w:rsid w:val="00235470"/>
    <w:rsid w:val="002404F8"/>
    <w:rsid w:val="00240C56"/>
    <w:rsid w:val="002437C0"/>
    <w:rsid w:val="00245B76"/>
    <w:rsid w:val="00250ADB"/>
    <w:rsid w:val="00254119"/>
    <w:rsid w:val="00260591"/>
    <w:rsid w:val="00260BB0"/>
    <w:rsid w:val="0026750B"/>
    <w:rsid w:val="00273AE1"/>
    <w:rsid w:val="00274970"/>
    <w:rsid w:val="002848DF"/>
    <w:rsid w:val="00294719"/>
    <w:rsid w:val="00294BEE"/>
    <w:rsid w:val="00295494"/>
    <w:rsid w:val="002A0CA8"/>
    <w:rsid w:val="002A5E2A"/>
    <w:rsid w:val="002A6024"/>
    <w:rsid w:val="002A6C67"/>
    <w:rsid w:val="002B0BCD"/>
    <w:rsid w:val="002B2C0B"/>
    <w:rsid w:val="002B6753"/>
    <w:rsid w:val="002B7822"/>
    <w:rsid w:val="002C086E"/>
    <w:rsid w:val="002C108B"/>
    <w:rsid w:val="002C3433"/>
    <w:rsid w:val="002C3436"/>
    <w:rsid w:val="002C3E61"/>
    <w:rsid w:val="002C4E0C"/>
    <w:rsid w:val="002D4A77"/>
    <w:rsid w:val="002D5147"/>
    <w:rsid w:val="002E17A8"/>
    <w:rsid w:val="002E17BE"/>
    <w:rsid w:val="002E4F90"/>
    <w:rsid w:val="002E56CB"/>
    <w:rsid w:val="002E6383"/>
    <w:rsid w:val="002E64F4"/>
    <w:rsid w:val="002E7E29"/>
    <w:rsid w:val="002F2529"/>
    <w:rsid w:val="002F3A6C"/>
    <w:rsid w:val="002F3B89"/>
    <w:rsid w:val="00300A39"/>
    <w:rsid w:val="003038F7"/>
    <w:rsid w:val="0030736E"/>
    <w:rsid w:val="00311B9B"/>
    <w:rsid w:val="003132BF"/>
    <w:rsid w:val="00314304"/>
    <w:rsid w:val="00315E6F"/>
    <w:rsid w:val="003171B3"/>
    <w:rsid w:val="00317E7B"/>
    <w:rsid w:val="00320CD2"/>
    <w:rsid w:val="00321B6B"/>
    <w:rsid w:val="00322492"/>
    <w:rsid w:val="00327BB5"/>
    <w:rsid w:val="00332E32"/>
    <w:rsid w:val="003331D7"/>
    <w:rsid w:val="00333E3B"/>
    <w:rsid w:val="003346BA"/>
    <w:rsid w:val="00336487"/>
    <w:rsid w:val="00342B8B"/>
    <w:rsid w:val="00347B92"/>
    <w:rsid w:val="00350BD5"/>
    <w:rsid w:val="003551A7"/>
    <w:rsid w:val="003565A0"/>
    <w:rsid w:val="003600EC"/>
    <w:rsid w:val="00361469"/>
    <w:rsid w:val="0037048F"/>
    <w:rsid w:val="003750F5"/>
    <w:rsid w:val="00376703"/>
    <w:rsid w:val="00376F06"/>
    <w:rsid w:val="003811DC"/>
    <w:rsid w:val="0038205D"/>
    <w:rsid w:val="003824A3"/>
    <w:rsid w:val="00386BFF"/>
    <w:rsid w:val="00390895"/>
    <w:rsid w:val="00395F4F"/>
    <w:rsid w:val="003972D1"/>
    <w:rsid w:val="003A0536"/>
    <w:rsid w:val="003A23C0"/>
    <w:rsid w:val="003A48A6"/>
    <w:rsid w:val="003B1185"/>
    <w:rsid w:val="003B26DF"/>
    <w:rsid w:val="003B790C"/>
    <w:rsid w:val="003B794B"/>
    <w:rsid w:val="003C1DFA"/>
    <w:rsid w:val="003C5B7B"/>
    <w:rsid w:val="003D1058"/>
    <w:rsid w:val="003D21ED"/>
    <w:rsid w:val="003D3642"/>
    <w:rsid w:val="003D4383"/>
    <w:rsid w:val="003E1267"/>
    <w:rsid w:val="003E223F"/>
    <w:rsid w:val="003E3351"/>
    <w:rsid w:val="003E4673"/>
    <w:rsid w:val="003E468E"/>
    <w:rsid w:val="003E5AA3"/>
    <w:rsid w:val="003E5BF6"/>
    <w:rsid w:val="003E651B"/>
    <w:rsid w:val="003F16E6"/>
    <w:rsid w:val="003F78C7"/>
    <w:rsid w:val="00403B9E"/>
    <w:rsid w:val="00404BC9"/>
    <w:rsid w:val="00405B0F"/>
    <w:rsid w:val="00407FE0"/>
    <w:rsid w:val="0041432A"/>
    <w:rsid w:val="00417800"/>
    <w:rsid w:val="0042185E"/>
    <w:rsid w:val="00421909"/>
    <w:rsid w:val="00423085"/>
    <w:rsid w:val="00423D9F"/>
    <w:rsid w:val="00432500"/>
    <w:rsid w:val="00432CE1"/>
    <w:rsid w:val="00433421"/>
    <w:rsid w:val="0043389A"/>
    <w:rsid w:val="0044198C"/>
    <w:rsid w:val="00441D39"/>
    <w:rsid w:val="00442A0B"/>
    <w:rsid w:val="004445EA"/>
    <w:rsid w:val="00445171"/>
    <w:rsid w:val="00447AEB"/>
    <w:rsid w:val="004503E0"/>
    <w:rsid w:val="004515DA"/>
    <w:rsid w:val="004557AF"/>
    <w:rsid w:val="004558D2"/>
    <w:rsid w:val="00456F71"/>
    <w:rsid w:val="004578CC"/>
    <w:rsid w:val="00463BD1"/>
    <w:rsid w:val="004674A3"/>
    <w:rsid w:val="00470342"/>
    <w:rsid w:val="0047073D"/>
    <w:rsid w:val="00476247"/>
    <w:rsid w:val="00481DE8"/>
    <w:rsid w:val="004825E5"/>
    <w:rsid w:val="00484C8E"/>
    <w:rsid w:val="0048701A"/>
    <w:rsid w:val="00493386"/>
    <w:rsid w:val="00495469"/>
    <w:rsid w:val="00496126"/>
    <w:rsid w:val="00497A2A"/>
    <w:rsid w:val="004A2198"/>
    <w:rsid w:val="004A55E3"/>
    <w:rsid w:val="004B1E6B"/>
    <w:rsid w:val="004B283C"/>
    <w:rsid w:val="004B2E15"/>
    <w:rsid w:val="004B5195"/>
    <w:rsid w:val="004B6080"/>
    <w:rsid w:val="004C2BAE"/>
    <w:rsid w:val="004D0BB0"/>
    <w:rsid w:val="004D3BA7"/>
    <w:rsid w:val="004D67B2"/>
    <w:rsid w:val="004E4331"/>
    <w:rsid w:val="004E55A7"/>
    <w:rsid w:val="004E6BE4"/>
    <w:rsid w:val="004F2D27"/>
    <w:rsid w:val="004F3390"/>
    <w:rsid w:val="004F580A"/>
    <w:rsid w:val="00501E61"/>
    <w:rsid w:val="00507B4D"/>
    <w:rsid w:val="00511499"/>
    <w:rsid w:val="00511C38"/>
    <w:rsid w:val="005123B6"/>
    <w:rsid w:val="00513DF3"/>
    <w:rsid w:val="005141B2"/>
    <w:rsid w:val="00515F2B"/>
    <w:rsid w:val="005202DC"/>
    <w:rsid w:val="00521D2D"/>
    <w:rsid w:val="00522BE3"/>
    <w:rsid w:val="005249E9"/>
    <w:rsid w:val="005257F2"/>
    <w:rsid w:val="00526122"/>
    <w:rsid w:val="0052620C"/>
    <w:rsid w:val="00530BE8"/>
    <w:rsid w:val="00531918"/>
    <w:rsid w:val="00532DEA"/>
    <w:rsid w:val="005369A3"/>
    <w:rsid w:val="00547253"/>
    <w:rsid w:val="00553007"/>
    <w:rsid w:val="00557AF2"/>
    <w:rsid w:val="00565131"/>
    <w:rsid w:val="005725A8"/>
    <w:rsid w:val="00577D74"/>
    <w:rsid w:val="00580EFA"/>
    <w:rsid w:val="005833CB"/>
    <w:rsid w:val="00585010"/>
    <w:rsid w:val="0058734F"/>
    <w:rsid w:val="005920F9"/>
    <w:rsid w:val="00592F7B"/>
    <w:rsid w:val="0059491B"/>
    <w:rsid w:val="005977A5"/>
    <w:rsid w:val="005A06DC"/>
    <w:rsid w:val="005A1ACC"/>
    <w:rsid w:val="005A2E97"/>
    <w:rsid w:val="005A341A"/>
    <w:rsid w:val="005A45E6"/>
    <w:rsid w:val="005B0215"/>
    <w:rsid w:val="005B6D6D"/>
    <w:rsid w:val="005D3768"/>
    <w:rsid w:val="005D5BE3"/>
    <w:rsid w:val="005D5F28"/>
    <w:rsid w:val="005D74B6"/>
    <w:rsid w:val="005E01B5"/>
    <w:rsid w:val="005E2B03"/>
    <w:rsid w:val="005E4648"/>
    <w:rsid w:val="005E794D"/>
    <w:rsid w:val="005F0AA4"/>
    <w:rsid w:val="005F331D"/>
    <w:rsid w:val="005F731E"/>
    <w:rsid w:val="00602105"/>
    <w:rsid w:val="00604348"/>
    <w:rsid w:val="006049E0"/>
    <w:rsid w:val="00607157"/>
    <w:rsid w:val="00607CA8"/>
    <w:rsid w:val="0061231A"/>
    <w:rsid w:val="006178F9"/>
    <w:rsid w:val="00620395"/>
    <w:rsid w:val="00620E0B"/>
    <w:rsid w:val="00622838"/>
    <w:rsid w:val="006238E0"/>
    <w:rsid w:val="00630145"/>
    <w:rsid w:val="00631D7E"/>
    <w:rsid w:val="00632985"/>
    <w:rsid w:val="00632CCF"/>
    <w:rsid w:val="00636A3D"/>
    <w:rsid w:val="00640E23"/>
    <w:rsid w:val="00642745"/>
    <w:rsid w:val="0064381B"/>
    <w:rsid w:val="00643B1B"/>
    <w:rsid w:val="0064668A"/>
    <w:rsid w:val="006506E9"/>
    <w:rsid w:val="00652BBF"/>
    <w:rsid w:val="00653819"/>
    <w:rsid w:val="00653D0A"/>
    <w:rsid w:val="006550C2"/>
    <w:rsid w:val="006562CB"/>
    <w:rsid w:val="00656FC8"/>
    <w:rsid w:val="00657414"/>
    <w:rsid w:val="006612B7"/>
    <w:rsid w:val="00662EB5"/>
    <w:rsid w:val="00663165"/>
    <w:rsid w:val="00664C46"/>
    <w:rsid w:val="00665962"/>
    <w:rsid w:val="0067181B"/>
    <w:rsid w:val="00673574"/>
    <w:rsid w:val="00673740"/>
    <w:rsid w:val="006752F2"/>
    <w:rsid w:val="00687CFB"/>
    <w:rsid w:val="00690F59"/>
    <w:rsid w:val="00692711"/>
    <w:rsid w:val="006950A7"/>
    <w:rsid w:val="00695105"/>
    <w:rsid w:val="006A02EA"/>
    <w:rsid w:val="006A2C21"/>
    <w:rsid w:val="006A2D63"/>
    <w:rsid w:val="006A3FD3"/>
    <w:rsid w:val="006A45FF"/>
    <w:rsid w:val="006C4D7C"/>
    <w:rsid w:val="006C7011"/>
    <w:rsid w:val="006D080F"/>
    <w:rsid w:val="006D0D4F"/>
    <w:rsid w:val="006D1836"/>
    <w:rsid w:val="006D28F9"/>
    <w:rsid w:val="006E5CE1"/>
    <w:rsid w:val="006E5E9E"/>
    <w:rsid w:val="006F0477"/>
    <w:rsid w:val="006F27B3"/>
    <w:rsid w:val="006F7CE2"/>
    <w:rsid w:val="00700B38"/>
    <w:rsid w:val="00701015"/>
    <w:rsid w:val="007025BA"/>
    <w:rsid w:val="00702681"/>
    <w:rsid w:val="00702861"/>
    <w:rsid w:val="0070385D"/>
    <w:rsid w:val="00703E6A"/>
    <w:rsid w:val="00705381"/>
    <w:rsid w:val="007129B0"/>
    <w:rsid w:val="00716B56"/>
    <w:rsid w:val="00720B17"/>
    <w:rsid w:val="00724D75"/>
    <w:rsid w:val="00727945"/>
    <w:rsid w:val="00727A66"/>
    <w:rsid w:val="0073162C"/>
    <w:rsid w:val="0073199B"/>
    <w:rsid w:val="00734C83"/>
    <w:rsid w:val="00734FED"/>
    <w:rsid w:val="00740DA5"/>
    <w:rsid w:val="007418A7"/>
    <w:rsid w:val="0074579C"/>
    <w:rsid w:val="00747E22"/>
    <w:rsid w:val="007509EC"/>
    <w:rsid w:val="00752C3A"/>
    <w:rsid w:val="0075448C"/>
    <w:rsid w:val="007656A0"/>
    <w:rsid w:val="007672B9"/>
    <w:rsid w:val="0077033A"/>
    <w:rsid w:val="00770A6F"/>
    <w:rsid w:val="007733BD"/>
    <w:rsid w:val="007747F6"/>
    <w:rsid w:val="00781A19"/>
    <w:rsid w:val="007873F2"/>
    <w:rsid w:val="007921DE"/>
    <w:rsid w:val="00797173"/>
    <w:rsid w:val="00797D94"/>
    <w:rsid w:val="007A1686"/>
    <w:rsid w:val="007A3D7C"/>
    <w:rsid w:val="007A6090"/>
    <w:rsid w:val="007B14BD"/>
    <w:rsid w:val="007B2927"/>
    <w:rsid w:val="007B702F"/>
    <w:rsid w:val="007C2506"/>
    <w:rsid w:val="007C424F"/>
    <w:rsid w:val="007C4BC1"/>
    <w:rsid w:val="007D3901"/>
    <w:rsid w:val="007D4733"/>
    <w:rsid w:val="007D520D"/>
    <w:rsid w:val="007E034D"/>
    <w:rsid w:val="007E0BAF"/>
    <w:rsid w:val="007E308E"/>
    <w:rsid w:val="007E4A82"/>
    <w:rsid w:val="007F5555"/>
    <w:rsid w:val="007F59B4"/>
    <w:rsid w:val="007F5BFF"/>
    <w:rsid w:val="007F635F"/>
    <w:rsid w:val="007F63F2"/>
    <w:rsid w:val="008010E4"/>
    <w:rsid w:val="00804374"/>
    <w:rsid w:val="00804461"/>
    <w:rsid w:val="00805504"/>
    <w:rsid w:val="00805D3E"/>
    <w:rsid w:val="00815AF8"/>
    <w:rsid w:val="00815FDA"/>
    <w:rsid w:val="00820870"/>
    <w:rsid w:val="00822D86"/>
    <w:rsid w:val="0083430F"/>
    <w:rsid w:val="0083524B"/>
    <w:rsid w:val="008364FA"/>
    <w:rsid w:val="00836B9F"/>
    <w:rsid w:val="00836FB6"/>
    <w:rsid w:val="00837154"/>
    <w:rsid w:val="00840F8F"/>
    <w:rsid w:val="00841288"/>
    <w:rsid w:val="0084347C"/>
    <w:rsid w:val="00844946"/>
    <w:rsid w:val="00845E1E"/>
    <w:rsid w:val="00846D49"/>
    <w:rsid w:val="008523BA"/>
    <w:rsid w:val="0085511C"/>
    <w:rsid w:val="00855527"/>
    <w:rsid w:val="00857559"/>
    <w:rsid w:val="00861E43"/>
    <w:rsid w:val="00863561"/>
    <w:rsid w:val="008649C1"/>
    <w:rsid w:val="00866A9D"/>
    <w:rsid w:val="00872E03"/>
    <w:rsid w:val="00875DA6"/>
    <w:rsid w:val="00880B3F"/>
    <w:rsid w:val="00881ED7"/>
    <w:rsid w:val="008917D7"/>
    <w:rsid w:val="008946B7"/>
    <w:rsid w:val="00894BC3"/>
    <w:rsid w:val="00895219"/>
    <w:rsid w:val="008A18A8"/>
    <w:rsid w:val="008A1A96"/>
    <w:rsid w:val="008A210F"/>
    <w:rsid w:val="008A6912"/>
    <w:rsid w:val="008A6A98"/>
    <w:rsid w:val="008A6BA4"/>
    <w:rsid w:val="008B1E4B"/>
    <w:rsid w:val="008B22CE"/>
    <w:rsid w:val="008B307D"/>
    <w:rsid w:val="008B5F80"/>
    <w:rsid w:val="008B6040"/>
    <w:rsid w:val="008C0A22"/>
    <w:rsid w:val="008C3522"/>
    <w:rsid w:val="008C4C92"/>
    <w:rsid w:val="008C54B2"/>
    <w:rsid w:val="008C554F"/>
    <w:rsid w:val="008C657A"/>
    <w:rsid w:val="008C69CE"/>
    <w:rsid w:val="008D037E"/>
    <w:rsid w:val="008D575A"/>
    <w:rsid w:val="008E0ED0"/>
    <w:rsid w:val="008E7D7A"/>
    <w:rsid w:val="008F567C"/>
    <w:rsid w:val="008F56A0"/>
    <w:rsid w:val="008F6490"/>
    <w:rsid w:val="008F7386"/>
    <w:rsid w:val="008F76D2"/>
    <w:rsid w:val="009021D1"/>
    <w:rsid w:val="00903E5B"/>
    <w:rsid w:val="00903F74"/>
    <w:rsid w:val="00903FC8"/>
    <w:rsid w:val="009111E4"/>
    <w:rsid w:val="00914BB9"/>
    <w:rsid w:val="0092355A"/>
    <w:rsid w:val="0093100C"/>
    <w:rsid w:val="00931570"/>
    <w:rsid w:val="00931EA7"/>
    <w:rsid w:val="009367DD"/>
    <w:rsid w:val="00937458"/>
    <w:rsid w:val="00940131"/>
    <w:rsid w:val="00940694"/>
    <w:rsid w:val="00941130"/>
    <w:rsid w:val="00945F74"/>
    <w:rsid w:val="0095324D"/>
    <w:rsid w:val="00953E60"/>
    <w:rsid w:val="0095458F"/>
    <w:rsid w:val="009547FB"/>
    <w:rsid w:val="00955E6D"/>
    <w:rsid w:val="00961396"/>
    <w:rsid w:val="00963B4D"/>
    <w:rsid w:val="009676B3"/>
    <w:rsid w:val="00972224"/>
    <w:rsid w:val="009725CD"/>
    <w:rsid w:val="00972960"/>
    <w:rsid w:val="00973D0F"/>
    <w:rsid w:val="009749EB"/>
    <w:rsid w:val="00980C51"/>
    <w:rsid w:val="009810B5"/>
    <w:rsid w:val="009831FC"/>
    <w:rsid w:val="00986480"/>
    <w:rsid w:val="009933BF"/>
    <w:rsid w:val="00993F35"/>
    <w:rsid w:val="00996448"/>
    <w:rsid w:val="00997207"/>
    <w:rsid w:val="00997228"/>
    <w:rsid w:val="00997B44"/>
    <w:rsid w:val="009A0BF5"/>
    <w:rsid w:val="009A3762"/>
    <w:rsid w:val="009A6E67"/>
    <w:rsid w:val="009B289B"/>
    <w:rsid w:val="009B58F6"/>
    <w:rsid w:val="009C0661"/>
    <w:rsid w:val="009C4156"/>
    <w:rsid w:val="009C43FF"/>
    <w:rsid w:val="009C5335"/>
    <w:rsid w:val="009C7FA9"/>
    <w:rsid w:val="009C7FDA"/>
    <w:rsid w:val="009D0B1C"/>
    <w:rsid w:val="009D14AD"/>
    <w:rsid w:val="009D3616"/>
    <w:rsid w:val="009D4A51"/>
    <w:rsid w:val="009E1425"/>
    <w:rsid w:val="009E1C17"/>
    <w:rsid w:val="009E4F59"/>
    <w:rsid w:val="009E57EE"/>
    <w:rsid w:val="009E585B"/>
    <w:rsid w:val="009E66DA"/>
    <w:rsid w:val="009F025C"/>
    <w:rsid w:val="009F405D"/>
    <w:rsid w:val="009F7638"/>
    <w:rsid w:val="009F7762"/>
    <w:rsid w:val="00A00AF6"/>
    <w:rsid w:val="00A0400D"/>
    <w:rsid w:val="00A0459F"/>
    <w:rsid w:val="00A05282"/>
    <w:rsid w:val="00A07403"/>
    <w:rsid w:val="00A10310"/>
    <w:rsid w:val="00A166C0"/>
    <w:rsid w:val="00A16842"/>
    <w:rsid w:val="00A16ACB"/>
    <w:rsid w:val="00A1778B"/>
    <w:rsid w:val="00A204D2"/>
    <w:rsid w:val="00A256CD"/>
    <w:rsid w:val="00A262CD"/>
    <w:rsid w:val="00A26D64"/>
    <w:rsid w:val="00A27342"/>
    <w:rsid w:val="00A31CDF"/>
    <w:rsid w:val="00A369A2"/>
    <w:rsid w:val="00A4198B"/>
    <w:rsid w:val="00A41D1D"/>
    <w:rsid w:val="00A42990"/>
    <w:rsid w:val="00A53F83"/>
    <w:rsid w:val="00A55BD4"/>
    <w:rsid w:val="00A56985"/>
    <w:rsid w:val="00A602E9"/>
    <w:rsid w:val="00A61050"/>
    <w:rsid w:val="00A65D5A"/>
    <w:rsid w:val="00A66F63"/>
    <w:rsid w:val="00A70A46"/>
    <w:rsid w:val="00A71100"/>
    <w:rsid w:val="00A7174C"/>
    <w:rsid w:val="00A719E8"/>
    <w:rsid w:val="00A82EFB"/>
    <w:rsid w:val="00A83523"/>
    <w:rsid w:val="00A84221"/>
    <w:rsid w:val="00A85F7B"/>
    <w:rsid w:val="00A87622"/>
    <w:rsid w:val="00A95210"/>
    <w:rsid w:val="00A957D3"/>
    <w:rsid w:val="00A9759F"/>
    <w:rsid w:val="00AA385E"/>
    <w:rsid w:val="00AA689A"/>
    <w:rsid w:val="00AB1EB3"/>
    <w:rsid w:val="00AB2444"/>
    <w:rsid w:val="00AB369F"/>
    <w:rsid w:val="00AB5A18"/>
    <w:rsid w:val="00AB5BF7"/>
    <w:rsid w:val="00AC03BD"/>
    <w:rsid w:val="00AC0A1B"/>
    <w:rsid w:val="00AC1857"/>
    <w:rsid w:val="00AC29DF"/>
    <w:rsid w:val="00AC400C"/>
    <w:rsid w:val="00AC4AD6"/>
    <w:rsid w:val="00AC5874"/>
    <w:rsid w:val="00AC7080"/>
    <w:rsid w:val="00AC71D6"/>
    <w:rsid w:val="00AE046F"/>
    <w:rsid w:val="00AE0E1E"/>
    <w:rsid w:val="00AE6CCF"/>
    <w:rsid w:val="00AF0C8E"/>
    <w:rsid w:val="00AF29C1"/>
    <w:rsid w:val="00AF5052"/>
    <w:rsid w:val="00B015F1"/>
    <w:rsid w:val="00B04A30"/>
    <w:rsid w:val="00B107E0"/>
    <w:rsid w:val="00B114FF"/>
    <w:rsid w:val="00B13A0E"/>
    <w:rsid w:val="00B1740C"/>
    <w:rsid w:val="00B2418D"/>
    <w:rsid w:val="00B24299"/>
    <w:rsid w:val="00B2556A"/>
    <w:rsid w:val="00B26C43"/>
    <w:rsid w:val="00B30F90"/>
    <w:rsid w:val="00B32439"/>
    <w:rsid w:val="00B329DD"/>
    <w:rsid w:val="00B34E41"/>
    <w:rsid w:val="00B35560"/>
    <w:rsid w:val="00B45C4F"/>
    <w:rsid w:val="00B4661F"/>
    <w:rsid w:val="00B470CE"/>
    <w:rsid w:val="00B4718A"/>
    <w:rsid w:val="00B4718F"/>
    <w:rsid w:val="00B54001"/>
    <w:rsid w:val="00B556E9"/>
    <w:rsid w:val="00B55DA1"/>
    <w:rsid w:val="00B62170"/>
    <w:rsid w:val="00B62DC7"/>
    <w:rsid w:val="00B63CE9"/>
    <w:rsid w:val="00B669B3"/>
    <w:rsid w:val="00B74569"/>
    <w:rsid w:val="00B77153"/>
    <w:rsid w:val="00B837F6"/>
    <w:rsid w:val="00B87A7D"/>
    <w:rsid w:val="00B919A8"/>
    <w:rsid w:val="00B939AA"/>
    <w:rsid w:val="00B97B2A"/>
    <w:rsid w:val="00BA0A6F"/>
    <w:rsid w:val="00BA58C6"/>
    <w:rsid w:val="00BA6845"/>
    <w:rsid w:val="00BB04B5"/>
    <w:rsid w:val="00BB245A"/>
    <w:rsid w:val="00BB277F"/>
    <w:rsid w:val="00BB46D2"/>
    <w:rsid w:val="00BB7B28"/>
    <w:rsid w:val="00BC033A"/>
    <w:rsid w:val="00BC183E"/>
    <w:rsid w:val="00BC231C"/>
    <w:rsid w:val="00BC31E0"/>
    <w:rsid w:val="00BC43F0"/>
    <w:rsid w:val="00BD3064"/>
    <w:rsid w:val="00BD43A6"/>
    <w:rsid w:val="00BD5663"/>
    <w:rsid w:val="00BD5A61"/>
    <w:rsid w:val="00BD5A81"/>
    <w:rsid w:val="00BD6587"/>
    <w:rsid w:val="00BE21D3"/>
    <w:rsid w:val="00BE2656"/>
    <w:rsid w:val="00BE2823"/>
    <w:rsid w:val="00BE29F7"/>
    <w:rsid w:val="00BE3D8B"/>
    <w:rsid w:val="00BE5A00"/>
    <w:rsid w:val="00BF16E7"/>
    <w:rsid w:val="00BF3E96"/>
    <w:rsid w:val="00BF4A66"/>
    <w:rsid w:val="00BF5FDA"/>
    <w:rsid w:val="00BF7C17"/>
    <w:rsid w:val="00C015C3"/>
    <w:rsid w:val="00C025F6"/>
    <w:rsid w:val="00C060E5"/>
    <w:rsid w:val="00C06230"/>
    <w:rsid w:val="00C1159C"/>
    <w:rsid w:val="00C124CD"/>
    <w:rsid w:val="00C162C6"/>
    <w:rsid w:val="00C17E29"/>
    <w:rsid w:val="00C20992"/>
    <w:rsid w:val="00C2102A"/>
    <w:rsid w:val="00C247BC"/>
    <w:rsid w:val="00C25C94"/>
    <w:rsid w:val="00C2619E"/>
    <w:rsid w:val="00C26CD0"/>
    <w:rsid w:val="00C27499"/>
    <w:rsid w:val="00C32506"/>
    <w:rsid w:val="00C3463A"/>
    <w:rsid w:val="00C4005B"/>
    <w:rsid w:val="00C40C07"/>
    <w:rsid w:val="00C419BE"/>
    <w:rsid w:val="00C41E5B"/>
    <w:rsid w:val="00C4214C"/>
    <w:rsid w:val="00C42DB1"/>
    <w:rsid w:val="00C509C2"/>
    <w:rsid w:val="00C518AA"/>
    <w:rsid w:val="00C518CF"/>
    <w:rsid w:val="00C5208B"/>
    <w:rsid w:val="00C630EE"/>
    <w:rsid w:val="00C66447"/>
    <w:rsid w:val="00C716AC"/>
    <w:rsid w:val="00C71E87"/>
    <w:rsid w:val="00C7220B"/>
    <w:rsid w:val="00C74162"/>
    <w:rsid w:val="00C743C1"/>
    <w:rsid w:val="00C76489"/>
    <w:rsid w:val="00C77356"/>
    <w:rsid w:val="00C813B4"/>
    <w:rsid w:val="00C8510F"/>
    <w:rsid w:val="00C87DB3"/>
    <w:rsid w:val="00C92208"/>
    <w:rsid w:val="00C92CB1"/>
    <w:rsid w:val="00C9302D"/>
    <w:rsid w:val="00C93064"/>
    <w:rsid w:val="00CA3CA8"/>
    <w:rsid w:val="00CB0230"/>
    <w:rsid w:val="00CB7D95"/>
    <w:rsid w:val="00CC3C00"/>
    <w:rsid w:val="00CC45E7"/>
    <w:rsid w:val="00CC6C0A"/>
    <w:rsid w:val="00CC795F"/>
    <w:rsid w:val="00CD02F3"/>
    <w:rsid w:val="00CD3637"/>
    <w:rsid w:val="00CD4407"/>
    <w:rsid w:val="00CD4D32"/>
    <w:rsid w:val="00CD7A86"/>
    <w:rsid w:val="00CE0ABA"/>
    <w:rsid w:val="00CE2565"/>
    <w:rsid w:val="00CE36A9"/>
    <w:rsid w:val="00CE556E"/>
    <w:rsid w:val="00CE5CED"/>
    <w:rsid w:val="00CE7D2A"/>
    <w:rsid w:val="00CF14CE"/>
    <w:rsid w:val="00CF5A9D"/>
    <w:rsid w:val="00CF7EA9"/>
    <w:rsid w:val="00D03173"/>
    <w:rsid w:val="00D0546C"/>
    <w:rsid w:val="00D07A8D"/>
    <w:rsid w:val="00D07F82"/>
    <w:rsid w:val="00D11824"/>
    <w:rsid w:val="00D118C9"/>
    <w:rsid w:val="00D11F67"/>
    <w:rsid w:val="00D133C5"/>
    <w:rsid w:val="00D13481"/>
    <w:rsid w:val="00D159EE"/>
    <w:rsid w:val="00D20551"/>
    <w:rsid w:val="00D229EE"/>
    <w:rsid w:val="00D31D98"/>
    <w:rsid w:val="00D33608"/>
    <w:rsid w:val="00D35B10"/>
    <w:rsid w:val="00D37F9C"/>
    <w:rsid w:val="00D47FF0"/>
    <w:rsid w:val="00D52B09"/>
    <w:rsid w:val="00D561FE"/>
    <w:rsid w:val="00D57745"/>
    <w:rsid w:val="00D57FAF"/>
    <w:rsid w:val="00D601FC"/>
    <w:rsid w:val="00D604D3"/>
    <w:rsid w:val="00D620F1"/>
    <w:rsid w:val="00D63773"/>
    <w:rsid w:val="00D651F1"/>
    <w:rsid w:val="00D66DB8"/>
    <w:rsid w:val="00D66E34"/>
    <w:rsid w:val="00D70225"/>
    <w:rsid w:val="00D70435"/>
    <w:rsid w:val="00D70910"/>
    <w:rsid w:val="00D70AC9"/>
    <w:rsid w:val="00D70C9D"/>
    <w:rsid w:val="00D7260C"/>
    <w:rsid w:val="00D726F6"/>
    <w:rsid w:val="00D73FE8"/>
    <w:rsid w:val="00D77E0A"/>
    <w:rsid w:val="00D77FFB"/>
    <w:rsid w:val="00D8342A"/>
    <w:rsid w:val="00D836E3"/>
    <w:rsid w:val="00D844A3"/>
    <w:rsid w:val="00D86358"/>
    <w:rsid w:val="00D866BD"/>
    <w:rsid w:val="00D90F33"/>
    <w:rsid w:val="00D9486D"/>
    <w:rsid w:val="00D95D95"/>
    <w:rsid w:val="00DA29A1"/>
    <w:rsid w:val="00DA7BE8"/>
    <w:rsid w:val="00DB2EC9"/>
    <w:rsid w:val="00DB6433"/>
    <w:rsid w:val="00DB788D"/>
    <w:rsid w:val="00DC16F1"/>
    <w:rsid w:val="00DC5492"/>
    <w:rsid w:val="00DD1E3D"/>
    <w:rsid w:val="00DD2022"/>
    <w:rsid w:val="00DD4A5D"/>
    <w:rsid w:val="00DD54B4"/>
    <w:rsid w:val="00DD5A78"/>
    <w:rsid w:val="00DE14AC"/>
    <w:rsid w:val="00DE2A63"/>
    <w:rsid w:val="00DE5520"/>
    <w:rsid w:val="00DE57BD"/>
    <w:rsid w:val="00DE5C1A"/>
    <w:rsid w:val="00DE68BE"/>
    <w:rsid w:val="00DE6C03"/>
    <w:rsid w:val="00DF11F7"/>
    <w:rsid w:val="00DF1689"/>
    <w:rsid w:val="00DF24FB"/>
    <w:rsid w:val="00E038CD"/>
    <w:rsid w:val="00E050E8"/>
    <w:rsid w:val="00E10BA1"/>
    <w:rsid w:val="00E120B4"/>
    <w:rsid w:val="00E12205"/>
    <w:rsid w:val="00E1271C"/>
    <w:rsid w:val="00E13F47"/>
    <w:rsid w:val="00E15BEF"/>
    <w:rsid w:val="00E15FF7"/>
    <w:rsid w:val="00E20715"/>
    <w:rsid w:val="00E247C5"/>
    <w:rsid w:val="00E259B6"/>
    <w:rsid w:val="00E27070"/>
    <w:rsid w:val="00E33A0A"/>
    <w:rsid w:val="00E359ED"/>
    <w:rsid w:val="00E43B37"/>
    <w:rsid w:val="00E4431E"/>
    <w:rsid w:val="00E44A45"/>
    <w:rsid w:val="00E47CFF"/>
    <w:rsid w:val="00E536A2"/>
    <w:rsid w:val="00E54CC3"/>
    <w:rsid w:val="00E57784"/>
    <w:rsid w:val="00E6205B"/>
    <w:rsid w:val="00E6227D"/>
    <w:rsid w:val="00E649A3"/>
    <w:rsid w:val="00E671A3"/>
    <w:rsid w:val="00E70A40"/>
    <w:rsid w:val="00E721F6"/>
    <w:rsid w:val="00E72DFC"/>
    <w:rsid w:val="00E732FB"/>
    <w:rsid w:val="00E75253"/>
    <w:rsid w:val="00E81913"/>
    <w:rsid w:val="00E82588"/>
    <w:rsid w:val="00E83338"/>
    <w:rsid w:val="00E86E4A"/>
    <w:rsid w:val="00E8775F"/>
    <w:rsid w:val="00E901B9"/>
    <w:rsid w:val="00E93771"/>
    <w:rsid w:val="00EA2AA2"/>
    <w:rsid w:val="00EA3706"/>
    <w:rsid w:val="00EA4621"/>
    <w:rsid w:val="00EB01AC"/>
    <w:rsid w:val="00EB431A"/>
    <w:rsid w:val="00EB56B5"/>
    <w:rsid w:val="00EB6885"/>
    <w:rsid w:val="00EC505E"/>
    <w:rsid w:val="00EC5E67"/>
    <w:rsid w:val="00ED0F68"/>
    <w:rsid w:val="00ED1ADC"/>
    <w:rsid w:val="00ED2840"/>
    <w:rsid w:val="00ED4E5C"/>
    <w:rsid w:val="00ED4FA0"/>
    <w:rsid w:val="00ED5144"/>
    <w:rsid w:val="00ED5C34"/>
    <w:rsid w:val="00ED714E"/>
    <w:rsid w:val="00ED7C4C"/>
    <w:rsid w:val="00EE3DF5"/>
    <w:rsid w:val="00EE6173"/>
    <w:rsid w:val="00EF39C0"/>
    <w:rsid w:val="00EF3BE9"/>
    <w:rsid w:val="00EF538B"/>
    <w:rsid w:val="00EF5EEA"/>
    <w:rsid w:val="00F00452"/>
    <w:rsid w:val="00F0213C"/>
    <w:rsid w:val="00F07EE4"/>
    <w:rsid w:val="00F11A27"/>
    <w:rsid w:val="00F150DC"/>
    <w:rsid w:val="00F16F7B"/>
    <w:rsid w:val="00F16FFF"/>
    <w:rsid w:val="00F17A43"/>
    <w:rsid w:val="00F238F0"/>
    <w:rsid w:val="00F25AB3"/>
    <w:rsid w:val="00F2684E"/>
    <w:rsid w:val="00F275ED"/>
    <w:rsid w:val="00F362B3"/>
    <w:rsid w:val="00F370ED"/>
    <w:rsid w:val="00F40D70"/>
    <w:rsid w:val="00F42B95"/>
    <w:rsid w:val="00F433AB"/>
    <w:rsid w:val="00F44CAD"/>
    <w:rsid w:val="00F459A5"/>
    <w:rsid w:val="00F53DDA"/>
    <w:rsid w:val="00F55709"/>
    <w:rsid w:val="00F604BD"/>
    <w:rsid w:val="00F604D5"/>
    <w:rsid w:val="00F60993"/>
    <w:rsid w:val="00F60EB2"/>
    <w:rsid w:val="00F6432B"/>
    <w:rsid w:val="00F64479"/>
    <w:rsid w:val="00F66058"/>
    <w:rsid w:val="00F66EE4"/>
    <w:rsid w:val="00F73136"/>
    <w:rsid w:val="00F73E0B"/>
    <w:rsid w:val="00F74680"/>
    <w:rsid w:val="00F804AA"/>
    <w:rsid w:val="00F84BF8"/>
    <w:rsid w:val="00F858C9"/>
    <w:rsid w:val="00F8730B"/>
    <w:rsid w:val="00F875E7"/>
    <w:rsid w:val="00F9056B"/>
    <w:rsid w:val="00F9059B"/>
    <w:rsid w:val="00F912F9"/>
    <w:rsid w:val="00F97917"/>
    <w:rsid w:val="00FA08EE"/>
    <w:rsid w:val="00FA0B66"/>
    <w:rsid w:val="00FA3367"/>
    <w:rsid w:val="00FB06C4"/>
    <w:rsid w:val="00FB14A9"/>
    <w:rsid w:val="00FB2E62"/>
    <w:rsid w:val="00FB5E95"/>
    <w:rsid w:val="00FB73FB"/>
    <w:rsid w:val="00FC093C"/>
    <w:rsid w:val="00FC1148"/>
    <w:rsid w:val="00FC116B"/>
    <w:rsid w:val="00FC424D"/>
    <w:rsid w:val="00FC55F7"/>
    <w:rsid w:val="00FC63B2"/>
    <w:rsid w:val="00FD113E"/>
    <w:rsid w:val="00FD2B54"/>
    <w:rsid w:val="00FD2EC3"/>
    <w:rsid w:val="00FD2F5E"/>
    <w:rsid w:val="00FD3D79"/>
    <w:rsid w:val="00FD411F"/>
    <w:rsid w:val="00FE6964"/>
    <w:rsid w:val="00FE6CBA"/>
    <w:rsid w:val="00FF3E0C"/>
    <w:rsid w:val="00FF4498"/>
    <w:rsid w:val="00FF44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33AE1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3750F5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47FF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47FF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47FF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47FF0"/>
    <w:rPr>
      <w:sz w:val="18"/>
      <w:szCs w:val="18"/>
    </w:rPr>
  </w:style>
  <w:style w:type="character" w:styleId="a5">
    <w:name w:val="Hyperlink"/>
    <w:uiPriority w:val="99"/>
    <w:unhideWhenUsed/>
    <w:rsid w:val="004F2D27"/>
    <w:rPr>
      <w:color w:val="0000FF"/>
      <w:u w:val="single"/>
    </w:rPr>
  </w:style>
  <w:style w:type="character" w:customStyle="1" w:styleId="fontstyle01">
    <w:name w:val="fontstyle01"/>
    <w:basedOn w:val="a0"/>
    <w:rsid w:val="00980C51"/>
    <w:rPr>
      <w:rFonts w:ascii="AdvOTbc475f09" w:hAnsi="AdvOTbc475f09" w:hint="default"/>
      <w:b w:val="0"/>
      <w:bCs w:val="0"/>
      <w:i w:val="0"/>
      <w:iCs w:val="0"/>
      <w:color w:val="242021"/>
      <w:sz w:val="18"/>
      <w:szCs w:val="18"/>
    </w:rPr>
  </w:style>
  <w:style w:type="character" w:customStyle="1" w:styleId="fontstyle11">
    <w:name w:val="fontstyle11"/>
    <w:basedOn w:val="a0"/>
    <w:rsid w:val="00CF5A9D"/>
    <w:rPr>
      <w:rFonts w:ascii="AdvOTbc475f09" w:hAnsi="AdvOTbc475f09" w:hint="default"/>
      <w:b w:val="0"/>
      <w:bCs w:val="0"/>
      <w:i w:val="0"/>
      <w:iCs w:val="0"/>
      <w:color w:val="242021"/>
      <w:sz w:val="18"/>
      <w:szCs w:val="18"/>
    </w:rPr>
  </w:style>
  <w:style w:type="character" w:customStyle="1" w:styleId="fontstyle21">
    <w:name w:val="fontstyle21"/>
    <w:basedOn w:val="a0"/>
    <w:rsid w:val="00E27070"/>
    <w:rPr>
      <w:rFonts w:ascii="AdvOTbc475f09+20" w:hAnsi="AdvOTbc475f09+20" w:hint="default"/>
      <w:b w:val="0"/>
      <w:bCs w:val="0"/>
      <w:i w:val="0"/>
      <w:iCs w:val="0"/>
      <w:color w:val="231F20"/>
      <w:sz w:val="18"/>
      <w:szCs w:val="18"/>
    </w:rPr>
  </w:style>
  <w:style w:type="character" w:customStyle="1" w:styleId="fontstyle31">
    <w:name w:val="fontstyle31"/>
    <w:basedOn w:val="a0"/>
    <w:rsid w:val="00E27070"/>
    <w:rPr>
      <w:rFonts w:ascii="AdvOTbc475f09+fb" w:hAnsi="AdvOTbc475f09+fb" w:hint="default"/>
      <w:b w:val="0"/>
      <w:bCs w:val="0"/>
      <w:i w:val="0"/>
      <w:iCs w:val="0"/>
      <w:color w:val="231F20"/>
      <w:sz w:val="18"/>
      <w:szCs w:val="18"/>
    </w:rPr>
  </w:style>
  <w:style w:type="character" w:customStyle="1" w:styleId="fontstyle41">
    <w:name w:val="fontstyle41"/>
    <w:basedOn w:val="a0"/>
    <w:rsid w:val="00E27070"/>
    <w:rPr>
      <w:rFonts w:ascii="AdvP4C4E51" w:hAnsi="AdvP4C4E51" w:hint="default"/>
      <w:b w:val="0"/>
      <w:bCs w:val="0"/>
      <w:i w:val="0"/>
      <w:iCs w:val="0"/>
      <w:color w:val="231F20"/>
      <w:sz w:val="18"/>
      <w:szCs w:val="18"/>
    </w:rPr>
  </w:style>
  <w:style w:type="paragraph" w:styleId="a6">
    <w:name w:val="Balloon Text"/>
    <w:basedOn w:val="a"/>
    <w:link w:val="Char1"/>
    <w:uiPriority w:val="99"/>
    <w:semiHidden/>
    <w:unhideWhenUsed/>
    <w:rsid w:val="00A7174C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A7174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CF14C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CF14C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CF14CE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F14CE"/>
    <w:rPr>
      <w:rFonts w:ascii="Calibri" w:hAnsi="Calibri"/>
      <w:noProof/>
      <w:sz w:val="20"/>
    </w:rPr>
  </w:style>
  <w:style w:type="character" w:styleId="a7">
    <w:name w:val="annotation reference"/>
    <w:basedOn w:val="a0"/>
    <w:uiPriority w:val="99"/>
    <w:unhideWhenUsed/>
    <w:qFormat/>
    <w:rsid w:val="00B919A8"/>
    <w:rPr>
      <w:sz w:val="21"/>
      <w:szCs w:val="21"/>
    </w:rPr>
  </w:style>
  <w:style w:type="paragraph" w:styleId="a8">
    <w:name w:val="annotation text"/>
    <w:basedOn w:val="a"/>
    <w:link w:val="Char2"/>
    <w:uiPriority w:val="99"/>
    <w:unhideWhenUsed/>
    <w:qFormat/>
    <w:rsid w:val="00B919A8"/>
    <w:pPr>
      <w:jc w:val="left"/>
    </w:pPr>
  </w:style>
  <w:style w:type="character" w:customStyle="1" w:styleId="Char2">
    <w:name w:val="批注文字 Char"/>
    <w:basedOn w:val="a0"/>
    <w:link w:val="a8"/>
    <w:uiPriority w:val="99"/>
    <w:semiHidden/>
    <w:rsid w:val="00B919A8"/>
  </w:style>
  <w:style w:type="paragraph" w:styleId="a9">
    <w:name w:val="annotation subject"/>
    <w:basedOn w:val="a8"/>
    <w:next w:val="a8"/>
    <w:link w:val="Char3"/>
    <w:uiPriority w:val="99"/>
    <w:semiHidden/>
    <w:unhideWhenUsed/>
    <w:rsid w:val="00B919A8"/>
    <w:rPr>
      <w:b/>
      <w:bCs/>
    </w:rPr>
  </w:style>
  <w:style w:type="character" w:customStyle="1" w:styleId="Char3">
    <w:name w:val="批注主题 Char"/>
    <w:basedOn w:val="Char2"/>
    <w:link w:val="a9"/>
    <w:uiPriority w:val="99"/>
    <w:semiHidden/>
    <w:rsid w:val="00B919A8"/>
    <w:rPr>
      <w:b/>
      <w:bCs/>
    </w:rPr>
  </w:style>
  <w:style w:type="character" w:customStyle="1" w:styleId="10">
    <w:name w:val="批注文字 字符1"/>
    <w:basedOn w:val="a0"/>
    <w:uiPriority w:val="99"/>
    <w:qFormat/>
    <w:rsid w:val="00B919A8"/>
    <w:rPr>
      <w:rFonts w:ascii="Calibri" w:eastAsia="宋体" w:hAnsi="Calibri" w:cs="Times New Roman"/>
      <w:kern w:val="0"/>
      <w:sz w:val="22"/>
      <w:lang w:val="en-GB" w:eastAsia="en-US"/>
    </w:rPr>
  </w:style>
  <w:style w:type="character" w:customStyle="1" w:styleId="1Char">
    <w:name w:val="标题 1 Char"/>
    <w:basedOn w:val="a0"/>
    <w:link w:val="1"/>
    <w:uiPriority w:val="9"/>
    <w:rsid w:val="003750F5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articletitle">
    <w:name w:val="articletitle"/>
    <w:basedOn w:val="a0"/>
    <w:rsid w:val="005833CB"/>
  </w:style>
  <w:style w:type="paragraph" w:styleId="aa">
    <w:name w:val="List Paragraph"/>
    <w:basedOn w:val="a"/>
    <w:uiPriority w:val="34"/>
    <w:qFormat/>
    <w:rsid w:val="00D57FAF"/>
    <w:pPr>
      <w:ind w:firstLineChars="200" w:firstLine="4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link w:val="1Char"/>
    <w:uiPriority w:val="9"/>
    <w:qFormat/>
    <w:rsid w:val="003750F5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47FF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47FF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47FF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47FF0"/>
    <w:rPr>
      <w:sz w:val="18"/>
      <w:szCs w:val="18"/>
    </w:rPr>
  </w:style>
  <w:style w:type="character" w:styleId="a5">
    <w:name w:val="Hyperlink"/>
    <w:uiPriority w:val="99"/>
    <w:unhideWhenUsed/>
    <w:rsid w:val="004F2D27"/>
    <w:rPr>
      <w:color w:val="0000FF"/>
      <w:u w:val="single"/>
    </w:rPr>
  </w:style>
  <w:style w:type="character" w:customStyle="1" w:styleId="fontstyle01">
    <w:name w:val="fontstyle01"/>
    <w:basedOn w:val="a0"/>
    <w:rsid w:val="00980C51"/>
    <w:rPr>
      <w:rFonts w:ascii="AdvOTbc475f09" w:hAnsi="AdvOTbc475f09" w:hint="default"/>
      <w:b w:val="0"/>
      <w:bCs w:val="0"/>
      <w:i w:val="0"/>
      <w:iCs w:val="0"/>
      <w:color w:val="242021"/>
      <w:sz w:val="18"/>
      <w:szCs w:val="18"/>
    </w:rPr>
  </w:style>
  <w:style w:type="character" w:customStyle="1" w:styleId="fontstyle11">
    <w:name w:val="fontstyle11"/>
    <w:basedOn w:val="a0"/>
    <w:rsid w:val="00CF5A9D"/>
    <w:rPr>
      <w:rFonts w:ascii="AdvOTbc475f09" w:hAnsi="AdvOTbc475f09" w:hint="default"/>
      <w:b w:val="0"/>
      <w:bCs w:val="0"/>
      <w:i w:val="0"/>
      <w:iCs w:val="0"/>
      <w:color w:val="242021"/>
      <w:sz w:val="18"/>
      <w:szCs w:val="18"/>
    </w:rPr>
  </w:style>
  <w:style w:type="character" w:customStyle="1" w:styleId="fontstyle21">
    <w:name w:val="fontstyle21"/>
    <w:basedOn w:val="a0"/>
    <w:rsid w:val="00E27070"/>
    <w:rPr>
      <w:rFonts w:ascii="AdvOTbc475f09+20" w:hAnsi="AdvOTbc475f09+20" w:hint="default"/>
      <w:b w:val="0"/>
      <w:bCs w:val="0"/>
      <w:i w:val="0"/>
      <w:iCs w:val="0"/>
      <w:color w:val="231F20"/>
      <w:sz w:val="18"/>
      <w:szCs w:val="18"/>
    </w:rPr>
  </w:style>
  <w:style w:type="character" w:customStyle="1" w:styleId="fontstyle31">
    <w:name w:val="fontstyle31"/>
    <w:basedOn w:val="a0"/>
    <w:rsid w:val="00E27070"/>
    <w:rPr>
      <w:rFonts w:ascii="AdvOTbc475f09+fb" w:hAnsi="AdvOTbc475f09+fb" w:hint="default"/>
      <w:b w:val="0"/>
      <w:bCs w:val="0"/>
      <w:i w:val="0"/>
      <w:iCs w:val="0"/>
      <w:color w:val="231F20"/>
      <w:sz w:val="18"/>
      <w:szCs w:val="18"/>
    </w:rPr>
  </w:style>
  <w:style w:type="character" w:customStyle="1" w:styleId="fontstyle41">
    <w:name w:val="fontstyle41"/>
    <w:basedOn w:val="a0"/>
    <w:rsid w:val="00E27070"/>
    <w:rPr>
      <w:rFonts w:ascii="AdvP4C4E51" w:hAnsi="AdvP4C4E51" w:hint="default"/>
      <w:b w:val="0"/>
      <w:bCs w:val="0"/>
      <w:i w:val="0"/>
      <w:iCs w:val="0"/>
      <w:color w:val="231F20"/>
      <w:sz w:val="18"/>
      <w:szCs w:val="18"/>
    </w:rPr>
  </w:style>
  <w:style w:type="paragraph" w:styleId="a6">
    <w:name w:val="Balloon Text"/>
    <w:basedOn w:val="a"/>
    <w:link w:val="Char1"/>
    <w:uiPriority w:val="99"/>
    <w:semiHidden/>
    <w:unhideWhenUsed/>
    <w:rsid w:val="00A7174C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A7174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CF14C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CF14C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CF14CE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CF14CE"/>
    <w:rPr>
      <w:rFonts w:ascii="Calibri" w:hAnsi="Calibri"/>
      <w:noProof/>
      <w:sz w:val="20"/>
    </w:rPr>
  </w:style>
  <w:style w:type="character" w:styleId="a7">
    <w:name w:val="annotation reference"/>
    <w:basedOn w:val="a0"/>
    <w:uiPriority w:val="99"/>
    <w:unhideWhenUsed/>
    <w:qFormat/>
    <w:rsid w:val="00B919A8"/>
    <w:rPr>
      <w:sz w:val="21"/>
      <w:szCs w:val="21"/>
    </w:rPr>
  </w:style>
  <w:style w:type="paragraph" w:styleId="a8">
    <w:name w:val="annotation text"/>
    <w:basedOn w:val="a"/>
    <w:link w:val="Char2"/>
    <w:uiPriority w:val="99"/>
    <w:unhideWhenUsed/>
    <w:qFormat/>
    <w:rsid w:val="00B919A8"/>
    <w:pPr>
      <w:jc w:val="left"/>
    </w:pPr>
  </w:style>
  <w:style w:type="character" w:customStyle="1" w:styleId="Char2">
    <w:name w:val="批注文字 Char"/>
    <w:basedOn w:val="a0"/>
    <w:link w:val="a8"/>
    <w:uiPriority w:val="99"/>
    <w:semiHidden/>
    <w:rsid w:val="00B919A8"/>
  </w:style>
  <w:style w:type="paragraph" w:styleId="a9">
    <w:name w:val="annotation subject"/>
    <w:basedOn w:val="a8"/>
    <w:next w:val="a8"/>
    <w:link w:val="Char3"/>
    <w:uiPriority w:val="99"/>
    <w:semiHidden/>
    <w:unhideWhenUsed/>
    <w:rsid w:val="00B919A8"/>
    <w:rPr>
      <w:b/>
      <w:bCs/>
    </w:rPr>
  </w:style>
  <w:style w:type="character" w:customStyle="1" w:styleId="Char3">
    <w:name w:val="批注主题 Char"/>
    <w:basedOn w:val="Char2"/>
    <w:link w:val="a9"/>
    <w:uiPriority w:val="99"/>
    <w:semiHidden/>
    <w:rsid w:val="00B919A8"/>
    <w:rPr>
      <w:b/>
      <w:bCs/>
    </w:rPr>
  </w:style>
  <w:style w:type="character" w:customStyle="1" w:styleId="10">
    <w:name w:val="批注文字 字符1"/>
    <w:basedOn w:val="a0"/>
    <w:uiPriority w:val="99"/>
    <w:qFormat/>
    <w:rsid w:val="00B919A8"/>
    <w:rPr>
      <w:rFonts w:ascii="Calibri" w:eastAsia="宋体" w:hAnsi="Calibri" w:cs="Times New Roman"/>
      <w:kern w:val="0"/>
      <w:sz w:val="22"/>
      <w:lang w:val="en-GB" w:eastAsia="en-US"/>
    </w:rPr>
  </w:style>
  <w:style w:type="character" w:customStyle="1" w:styleId="1Char">
    <w:name w:val="标题 1 Char"/>
    <w:basedOn w:val="a0"/>
    <w:link w:val="1"/>
    <w:uiPriority w:val="9"/>
    <w:rsid w:val="003750F5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articletitle">
    <w:name w:val="articletitle"/>
    <w:basedOn w:val="a0"/>
    <w:rsid w:val="005833CB"/>
  </w:style>
  <w:style w:type="paragraph" w:styleId="aa">
    <w:name w:val="List Paragraph"/>
    <w:basedOn w:val="a"/>
    <w:uiPriority w:val="34"/>
    <w:qFormat/>
    <w:rsid w:val="00D57FAF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3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7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14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98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8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1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2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18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5540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daimh@pumch.cn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30</Pages>
  <Words>7616</Words>
  <Characters>43415</Characters>
  <Application>Microsoft Office Word</Application>
  <DocSecurity>0</DocSecurity>
  <Lines>361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9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User</cp:lastModifiedBy>
  <cp:revision>4</cp:revision>
  <dcterms:created xsi:type="dcterms:W3CDTF">2019-05-13T00:02:00Z</dcterms:created>
  <dcterms:modified xsi:type="dcterms:W3CDTF">2019-05-28T07:04:00Z</dcterms:modified>
</cp:coreProperties>
</file>